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F526EC" w14:textId="38EFCD1C" w:rsidR="00650772" w:rsidRPr="00E800C1" w:rsidRDefault="00C949EE" w:rsidP="00E800C1">
      <w:pPr>
        <w:jc w:val="center"/>
        <w:rPr>
          <w:b/>
          <w:bCs/>
        </w:rPr>
      </w:pPr>
      <w:r w:rsidRPr="00E800C1">
        <w:rPr>
          <w:b/>
          <w:bCs/>
        </w:rPr>
        <w:t xml:space="preserve">Projektbericht zum Modul </w:t>
      </w:r>
      <w:r w:rsidR="003A4D68" w:rsidRPr="00E800C1">
        <w:rPr>
          <w:b/>
          <w:bCs/>
        </w:rPr>
        <w:t>Information</w:t>
      </w:r>
      <w:r w:rsidRPr="00E800C1">
        <w:rPr>
          <w:b/>
          <w:bCs/>
        </w:rPr>
        <w:t xml:space="preserve"> Retrival und</w:t>
      </w:r>
    </w:p>
    <w:p w14:paraId="08B599F6" w14:textId="4CCE470F" w:rsidR="00C949EE" w:rsidRPr="00E800C1" w:rsidRDefault="00C949EE" w:rsidP="00E800C1">
      <w:pPr>
        <w:jc w:val="center"/>
        <w:rPr>
          <w:b/>
          <w:bCs/>
        </w:rPr>
      </w:pPr>
      <w:r w:rsidRPr="00E800C1">
        <w:rPr>
          <w:b/>
          <w:bCs/>
        </w:rPr>
        <w:t xml:space="preserve">Visualisierung </w:t>
      </w:r>
      <w:r w:rsidR="00055E97" w:rsidRPr="00E800C1">
        <w:rPr>
          <w:b/>
          <w:bCs/>
        </w:rPr>
        <w:t>Sommersemester 2021</w:t>
      </w:r>
    </w:p>
    <w:p w14:paraId="2088DAED" w14:textId="1B5D5DB1" w:rsidR="00055E97" w:rsidRPr="00E800C1" w:rsidRDefault="00055E97" w:rsidP="00E800C1">
      <w:pPr>
        <w:jc w:val="center"/>
        <w:rPr>
          <w:b/>
          <w:bCs/>
        </w:rPr>
      </w:pPr>
    </w:p>
    <w:p w14:paraId="67E0076C" w14:textId="188995F3" w:rsidR="00055E97" w:rsidRPr="00E800C1" w:rsidRDefault="00055E97" w:rsidP="00E800C1">
      <w:pPr>
        <w:jc w:val="center"/>
        <w:rPr>
          <w:b/>
          <w:bCs/>
        </w:rPr>
      </w:pPr>
    </w:p>
    <w:p w14:paraId="714A4B57" w14:textId="77777777" w:rsidR="00055E97" w:rsidRPr="00E800C1" w:rsidRDefault="00055E97" w:rsidP="00E800C1">
      <w:pPr>
        <w:jc w:val="center"/>
        <w:rPr>
          <w:b/>
          <w:bCs/>
        </w:rPr>
      </w:pPr>
    </w:p>
    <w:p w14:paraId="5EAEB8A4" w14:textId="22E221CD" w:rsidR="00055E97" w:rsidRPr="00E800C1" w:rsidRDefault="00C739E1" w:rsidP="00E800C1">
      <w:pPr>
        <w:jc w:val="center"/>
        <w:rPr>
          <w:b/>
          <w:bCs/>
        </w:rPr>
      </w:pPr>
      <w:r>
        <w:rPr>
          <w:b/>
          <w:bCs/>
        </w:rPr>
        <w:t>Visualisierung von verschiedenen W</w:t>
      </w:r>
      <w:r w:rsidR="008D5147">
        <w:rPr>
          <w:b/>
          <w:bCs/>
        </w:rPr>
        <w:t>eindaten</w:t>
      </w:r>
    </w:p>
    <w:p w14:paraId="7CD49F2C" w14:textId="3A12B29B" w:rsidR="00055E97" w:rsidRDefault="00055E97" w:rsidP="00E800C1">
      <w:pPr>
        <w:jc w:val="center"/>
      </w:pPr>
    </w:p>
    <w:p w14:paraId="7A5ABE98" w14:textId="064EC8B4" w:rsidR="00055E97" w:rsidRDefault="00055E97" w:rsidP="00E800C1">
      <w:pPr>
        <w:jc w:val="center"/>
      </w:pPr>
    </w:p>
    <w:p w14:paraId="1776620E" w14:textId="77777777" w:rsidR="00055E97" w:rsidRPr="00055E97" w:rsidRDefault="00055E97" w:rsidP="00E800C1">
      <w:pPr>
        <w:jc w:val="center"/>
      </w:pPr>
    </w:p>
    <w:p w14:paraId="18DC00BD" w14:textId="189F3122" w:rsidR="00055E97" w:rsidRPr="00055E97" w:rsidRDefault="00055E97" w:rsidP="00E800C1">
      <w:pPr>
        <w:jc w:val="center"/>
      </w:pPr>
      <w:r w:rsidRPr="00055E97">
        <w:t>Richard Brennecke</w:t>
      </w:r>
    </w:p>
    <w:p w14:paraId="545B8922" w14:textId="26D6ADCA" w:rsidR="00650772" w:rsidRDefault="00055E97" w:rsidP="00E800C1">
      <w:pPr>
        <w:jc w:val="center"/>
      </w:pPr>
      <w:r>
        <w:t>Matrikelnummer:</w:t>
      </w:r>
    </w:p>
    <w:p w14:paraId="14D5E09F" w14:textId="6C16FD1D" w:rsidR="00E449F3" w:rsidRDefault="00E449F3" w:rsidP="00E800C1">
      <w:pPr>
        <w:jc w:val="center"/>
      </w:pPr>
    </w:p>
    <w:p w14:paraId="48F93B12" w14:textId="074FC240" w:rsidR="00E449F3" w:rsidRDefault="00E449F3" w:rsidP="00E800C1">
      <w:pPr>
        <w:jc w:val="center"/>
      </w:pPr>
    </w:p>
    <w:p w14:paraId="0265525F" w14:textId="0415A563" w:rsidR="00055E97" w:rsidRDefault="00055E97" w:rsidP="00E800C1">
      <w:pPr>
        <w:jc w:val="center"/>
      </w:pPr>
    </w:p>
    <w:p w14:paraId="4D767426" w14:textId="77777777" w:rsidR="00055E97" w:rsidRPr="00055E97" w:rsidRDefault="00055E97" w:rsidP="00E800C1">
      <w:pPr>
        <w:jc w:val="center"/>
      </w:pPr>
    </w:p>
    <w:p w14:paraId="247CA276" w14:textId="5C715897" w:rsidR="00650772" w:rsidRPr="00055E97" w:rsidRDefault="00650772" w:rsidP="00537FBC"/>
    <w:p w14:paraId="537245C3" w14:textId="77777777" w:rsidR="00650772" w:rsidRDefault="00650772" w:rsidP="00537FBC">
      <w:pPr>
        <w:sectPr w:rsidR="00650772" w:rsidSect="00F57DB7">
          <w:headerReference w:type="even" r:id="rId8"/>
          <w:headerReference w:type="default" r:id="rId9"/>
          <w:footerReference w:type="even" r:id="rId10"/>
          <w:footerReference w:type="default" r:id="rId11"/>
          <w:headerReference w:type="first" r:id="rId12"/>
          <w:footerReference w:type="first" r:id="rId13"/>
          <w:pgSz w:w="11906" w:h="16838"/>
          <w:pgMar w:top="1134" w:right="1134" w:bottom="1134" w:left="1134" w:header="709" w:footer="709" w:gutter="0"/>
          <w:cols w:space="708"/>
          <w:docGrid w:linePitch="360"/>
        </w:sectPr>
      </w:pPr>
    </w:p>
    <w:bookmarkStart w:id="0" w:name="_Toc80274841" w:displacedByCustomXml="next"/>
    <w:sdt>
      <w:sdtPr>
        <w:rPr>
          <w:rFonts w:asciiTheme="minorHAnsi" w:hAnsiTheme="minorHAnsi" w:cstheme="minorHAnsi"/>
          <w:b w:val="0"/>
          <w:bCs w:val="0"/>
          <w:sz w:val="22"/>
          <w:szCs w:val="22"/>
        </w:rPr>
        <w:id w:val="1653179522"/>
        <w:docPartObj>
          <w:docPartGallery w:val="Table of Contents"/>
          <w:docPartUnique/>
        </w:docPartObj>
      </w:sdtPr>
      <w:sdtEndPr/>
      <w:sdtContent>
        <w:p w14:paraId="582E5497" w14:textId="6A6EA1E1" w:rsidR="00991D39" w:rsidRDefault="00991D39" w:rsidP="00537FBC">
          <w:pPr>
            <w:pStyle w:val="berschrift1"/>
            <w:numPr>
              <w:ilvl w:val="0"/>
              <w:numId w:val="0"/>
            </w:numPr>
          </w:pPr>
          <w:r>
            <w:t>Inhaltsverzeichnis</w:t>
          </w:r>
          <w:bookmarkEnd w:id="0"/>
        </w:p>
        <w:p w14:paraId="59746705" w14:textId="18910A53" w:rsidR="008717C1" w:rsidRDefault="00991D39">
          <w:pPr>
            <w:pStyle w:val="Verzeichnis1"/>
            <w:tabs>
              <w:tab w:val="right" w:leader="dot" w:pos="9062"/>
            </w:tabs>
            <w:rPr>
              <w:rFonts w:eastAsiaTheme="minorEastAsia" w:cstheme="minorBidi"/>
              <w:noProof/>
              <w:lang w:eastAsia="de-DE"/>
            </w:rPr>
          </w:pPr>
          <w:r>
            <w:fldChar w:fldCharType="begin"/>
          </w:r>
          <w:r>
            <w:instrText xml:space="preserve"> TOC \o "1-3" \h \z \u </w:instrText>
          </w:r>
          <w:r>
            <w:fldChar w:fldCharType="separate"/>
          </w:r>
          <w:hyperlink w:anchor="_Toc80274841" w:history="1">
            <w:r w:rsidR="008717C1" w:rsidRPr="00F97CE6">
              <w:rPr>
                <w:rStyle w:val="Hyperlink"/>
                <w:noProof/>
              </w:rPr>
              <w:t>Inhaltsverzeichnis</w:t>
            </w:r>
            <w:r w:rsidR="008717C1">
              <w:rPr>
                <w:noProof/>
                <w:webHidden/>
              </w:rPr>
              <w:tab/>
            </w:r>
            <w:r w:rsidR="008717C1">
              <w:rPr>
                <w:noProof/>
                <w:webHidden/>
              </w:rPr>
              <w:fldChar w:fldCharType="begin"/>
            </w:r>
            <w:r w:rsidR="008717C1">
              <w:rPr>
                <w:noProof/>
                <w:webHidden/>
              </w:rPr>
              <w:instrText xml:space="preserve"> PAGEREF _Toc80274841 \h </w:instrText>
            </w:r>
            <w:r w:rsidR="008717C1">
              <w:rPr>
                <w:noProof/>
                <w:webHidden/>
              </w:rPr>
            </w:r>
            <w:r w:rsidR="008717C1">
              <w:rPr>
                <w:noProof/>
                <w:webHidden/>
              </w:rPr>
              <w:fldChar w:fldCharType="separate"/>
            </w:r>
            <w:r w:rsidR="004E3487">
              <w:rPr>
                <w:noProof/>
                <w:webHidden/>
              </w:rPr>
              <w:t>II</w:t>
            </w:r>
            <w:r w:rsidR="008717C1">
              <w:rPr>
                <w:noProof/>
                <w:webHidden/>
              </w:rPr>
              <w:fldChar w:fldCharType="end"/>
            </w:r>
          </w:hyperlink>
        </w:p>
        <w:p w14:paraId="61A115D0" w14:textId="2C518BE8" w:rsidR="008717C1" w:rsidRDefault="00A854B8">
          <w:pPr>
            <w:pStyle w:val="Verzeichnis1"/>
            <w:tabs>
              <w:tab w:val="left" w:pos="480"/>
              <w:tab w:val="right" w:leader="dot" w:pos="9062"/>
            </w:tabs>
            <w:rPr>
              <w:rFonts w:eastAsiaTheme="minorEastAsia" w:cstheme="minorBidi"/>
              <w:noProof/>
              <w:lang w:eastAsia="de-DE"/>
            </w:rPr>
          </w:pPr>
          <w:hyperlink w:anchor="_Toc80274842" w:history="1">
            <w:r w:rsidR="008717C1" w:rsidRPr="00F97CE6">
              <w:rPr>
                <w:rStyle w:val="Hyperlink"/>
                <w:noProof/>
              </w:rPr>
              <w:t>1.</w:t>
            </w:r>
            <w:r w:rsidR="008717C1">
              <w:rPr>
                <w:rFonts w:eastAsiaTheme="minorEastAsia" w:cstheme="minorBidi"/>
                <w:noProof/>
                <w:lang w:eastAsia="de-DE"/>
              </w:rPr>
              <w:tab/>
            </w:r>
            <w:r w:rsidR="008717C1" w:rsidRPr="00F97CE6">
              <w:rPr>
                <w:rStyle w:val="Hyperlink"/>
                <w:noProof/>
              </w:rPr>
              <w:t>Einleitung</w:t>
            </w:r>
            <w:r w:rsidR="008717C1">
              <w:rPr>
                <w:noProof/>
                <w:webHidden/>
              </w:rPr>
              <w:tab/>
            </w:r>
            <w:r w:rsidR="008717C1">
              <w:rPr>
                <w:noProof/>
                <w:webHidden/>
              </w:rPr>
              <w:fldChar w:fldCharType="begin"/>
            </w:r>
            <w:r w:rsidR="008717C1">
              <w:rPr>
                <w:noProof/>
                <w:webHidden/>
              </w:rPr>
              <w:instrText xml:space="preserve"> PAGEREF _Toc80274842 \h </w:instrText>
            </w:r>
            <w:r w:rsidR="008717C1">
              <w:rPr>
                <w:noProof/>
                <w:webHidden/>
              </w:rPr>
            </w:r>
            <w:r w:rsidR="008717C1">
              <w:rPr>
                <w:noProof/>
                <w:webHidden/>
              </w:rPr>
              <w:fldChar w:fldCharType="separate"/>
            </w:r>
            <w:r w:rsidR="004E3487">
              <w:rPr>
                <w:noProof/>
                <w:webHidden/>
              </w:rPr>
              <w:t>1</w:t>
            </w:r>
            <w:r w:rsidR="008717C1">
              <w:rPr>
                <w:noProof/>
                <w:webHidden/>
              </w:rPr>
              <w:fldChar w:fldCharType="end"/>
            </w:r>
          </w:hyperlink>
        </w:p>
        <w:p w14:paraId="7BCEB516" w14:textId="417F9F8C" w:rsidR="008717C1" w:rsidRDefault="00A854B8">
          <w:pPr>
            <w:pStyle w:val="Verzeichnis2"/>
            <w:tabs>
              <w:tab w:val="left" w:pos="880"/>
              <w:tab w:val="right" w:leader="dot" w:pos="9062"/>
            </w:tabs>
            <w:rPr>
              <w:rFonts w:eastAsiaTheme="minorEastAsia" w:cstheme="minorBidi"/>
              <w:noProof/>
              <w:lang w:eastAsia="de-DE"/>
            </w:rPr>
          </w:pPr>
          <w:hyperlink w:anchor="_Toc80274843" w:history="1">
            <w:r w:rsidR="008717C1" w:rsidRPr="00F97CE6">
              <w:rPr>
                <w:rStyle w:val="Hyperlink"/>
                <w:noProof/>
              </w:rPr>
              <w:t>1.1</w:t>
            </w:r>
            <w:r w:rsidR="008717C1">
              <w:rPr>
                <w:rFonts w:eastAsiaTheme="minorEastAsia" w:cstheme="minorBidi"/>
                <w:noProof/>
                <w:lang w:eastAsia="de-DE"/>
              </w:rPr>
              <w:tab/>
            </w:r>
            <w:r w:rsidR="008717C1" w:rsidRPr="00F97CE6">
              <w:rPr>
                <w:rStyle w:val="Hyperlink"/>
                <w:noProof/>
              </w:rPr>
              <w:t>Anwendungshintergrund</w:t>
            </w:r>
            <w:r w:rsidR="008717C1">
              <w:rPr>
                <w:noProof/>
                <w:webHidden/>
              </w:rPr>
              <w:tab/>
            </w:r>
            <w:r w:rsidR="008717C1">
              <w:rPr>
                <w:noProof/>
                <w:webHidden/>
              </w:rPr>
              <w:fldChar w:fldCharType="begin"/>
            </w:r>
            <w:r w:rsidR="008717C1">
              <w:rPr>
                <w:noProof/>
                <w:webHidden/>
              </w:rPr>
              <w:instrText xml:space="preserve"> PAGEREF _Toc80274843 \h </w:instrText>
            </w:r>
            <w:r w:rsidR="008717C1">
              <w:rPr>
                <w:noProof/>
                <w:webHidden/>
              </w:rPr>
            </w:r>
            <w:r w:rsidR="008717C1">
              <w:rPr>
                <w:noProof/>
                <w:webHidden/>
              </w:rPr>
              <w:fldChar w:fldCharType="separate"/>
            </w:r>
            <w:r w:rsidR="004E3487">
              <w:rPr>
                <w:noProof/>
                <w:webHidden/>
              </w:rPr>
              <w:t>1</w:t>
            </w:r>
            <w:r w:rsidR="008717C1">
              <w:rPr>
                <w:noProof/>
                <w:webHidden/>
              </w:rPr>
              <w:fldChar w:fldCharType="end"/>
            </w:r>
          </w:hyperlink>
        </w:p>
        <w:p w14:paraId="4405F5BE" w14:textId="4094F5D0" w:rsidR="008717C1" w:rsidRDefault="00A854B8">
          <w:pPr>
            <w:pStyle w:val="Verzeichnis2"/>
            <w:tabs>
              <w:tab w:val="left" w:pos="880"/>
              <w:tab w:val="right" w:leader="dot" w:pos="9062"/>
            </w:tabs>
            <w:rPr>
              <w:rFonts w:eastAsiaTheme="minorEastAsia" w:cstheme="minorBidi"/>
              <w:noProof/>
              <w:lang w:eastAsia="de-DE"/>
            </w:rPr>
          </w:pPr>
          <w:hyperlink w:anchor="_Toc80274844" w:history="1">
            <w:r w:rsidR="008717C1" w:rsidRPr="00F97CE6">
              <w:rPr>
                <w:rStyle w:val="Hyperlink"/>
                <w:noProof/>
              </w:rPr>
              <w:t>1.2</w:t>
            </w:r>
            <w:r w:rsidR="008717C1">
              <w:rPr>
                <w:rFonts w:eastAsiaTheme="minorEastAsia" w:cstheme="minorBidi"/>
                <w:noProof/>
                <w:lang w:eastAsia="de-DE"/>
              </w:rPr>
              <w:tab/>
            </w:r>
            <w:r w:rsidR="008717C1" w:rsidRPr="00F97CE6">
              <w:rPr>
                <w:rStyle w:val="Hyperlink"/>
                <w:noProof/>
              </w:rPr>
              <w:t>Zielgruppen</w:t>
            </w:r>
            <w:r w:rsidR="008717C1">
              <w:rPr>
                <w:noProof/>
                <w:webHidden/>
              </w:rPr>
              <w:tab/>
            </w:r>
            <w:r w:rsidR="008717C1">
              <w:rPr>
                <w:noProof/>
                <w:webHidden/>
              </w:rPr>
              <w:fldChar w:fldCharType="begin"/>
            </w:r>
            <w:r w:rsidR="008717C1">
              <w:rPr>
                <w:noProof/>
                <w:webHidden/>
              </w:rPr>
              <w:instrText xml:space="preserve"> PAGEREF _Toc80274844 \h </w:instrText>
            </w:r>
            <w:r w:rsidR="008717C1">
              <w:rPr>
                <w:noProof/>
                <w:webHidden/>
              </w:rPr>
            </w:r>
            <w:r w:rsidR="008717C1">
              <w:rPr>
                <w:noProof/>
                <w:webHidden/>
              </w:rPr>
              <w:fldChar w:fldCharType="separate"/>
            </w:r>
            <w:r w:rsidR="004E3487">
              <w:rPr>
                <w:noProof/>
                <w:webHidden/>
              </w:rPr>
              <w:t>3</w:t>
            </w:r>
            <w:r w:rsidR="008717C1">
              <w:rPr>
                <w:noProof/>
                <w:webHidden/>
              </w:rPr>
              <w:fldChar w:fldCharType="end"/>
            </w:r>
          </w:hyperlink>
        </w:p>
        <w:p w14:paraId="33B15177" w14:textId="7DBB776B" w:rsidR="008717C1" w:rsidRDefault="00A854B8">
          <w:pPr>
            <w:pStyle w:val="Verzeichnis2"/>
            <w:tabs>
              <w:tab w:val="left" w:pos="880"/>
              <w:tab w:val="right" w:leader="dot" w:pos="9062"/>
            </w:tabs>
            <w:rPr>
              <w:rFonts w:eastAsiaTheme="minorEastAsia" w:cstheme="minorBidi"/>
              <w:noProof/>
              <w:lang w:eastAsia="de-DE"/>
            </w:rPr>
          </w:pPr>
          <w:hyperlink w:anchor="_Toc80274845" w:history="1">
            <w:r w:rsidR="008717C1" w:rsidRPr="00F97CE6">
              <w:rPr>
                <w:rStyle w:val="Hyperlink"/>
                <w:noProof/>
              </w:rPr>
              <w:t>1.3</w:t>
            </w:r>
            <w:r w:rsidR="008717C1">
              <w:rPr>
                <w:rFonts w:eastAsiaTheme="minorEastAsia" w:cstheme="minorBidi"/>
                <w:noProof/>
                <w:lang w:eastAsia="de-DE"/>
              </w:rPr>
              <w:tab/>
            </w:r>
            <w:r w:rsidR="008717C1" w:rsidRPr="00F97CE6">
              <w:rPr>
                <w:rStyle w:val="Hyperlink"/>
                <w:noProof/>
              </w:rPr>
              <w:t>Überblick und Beiträge</w:t>
            </w:r>
            <w:r w:rsidR="008717C1">
              <w:rPr>
                <w:noProof/>
                <w:webHidden/>
              </w:rPr>
              <w:tab/>
            </w:r>
            <w:r w:rsidR="008717C1">
              <w:rPr>
                <w:noProof/>
                <w:webHidden/>
              </w:rPr>
              <w:fldChar w:fldCharType="begin"/>
            </w:r>
            <w:r w:rsidR="008717C1">
              <w:rPr>
                <w:noProof/>
                <w:webHidden/>
              </w:rPr>
              <w:instrText xml:space="preserve"> PAGEREF _Toc80274845 \h </w:instrText>
            </w:r>
            <w:r w:rsidR="008717C1">
              <w:rPr>
                <w:noProof/>
                <w:webHidden/>
              </w:rPr>
            </w:r>
            <w:r w:rsidR="008717C1">
              <w:rPr>
                <w:noProof/>
                <w:webHidden/>
              </w:rPr>
              <w:fldChar w:fldCharType="separate"/>
            </w:r>
            <w:r w:rsidR="004E3487">
              <w:rPr>
                <w:noProof/>
                <w:webHidden/>
              </w:rPr>
              <w:t>4</w:t>
            </w:r>
            <w:r w:rsidR="008717C1">
              <w:rPr>
                <w:noProof/>
                <w:webHidden/>
              </w:rPr>
              <w:fldChar w:fldCharType="end"/>
            </w:r>
          </w:hyperlink>
        </w:p>
        <w:p w14:paraId="348F1B19" w14:textId="2DE328B8" w:rsidR="008717C1" w:rsidRDefault="00A854B8">
          <w:pPr>
            <w:pStyle w:val="Verzeichnis1"/>
            <w:tabs>
              <w:tab w:val="left" w:pos="480"/>
              <w:tab w:val="right" w:leader="dot" w:pos="9062"/>
            </w:tabs>
            <w:rPr>
              <w:rFonts w:eastAsiaTheme="minorEastAsia" w:cstheme="minorBidi"/>
              <w:noProof/>
              <w:lang w:eastAsia="de-DE"/>
            </w:rPr>
          </w:pPr>
          <w:hyperlink w:anchor="_Toc80274846" w:history="1">
            <w:r w:rsidR="008717C1" w:rsidRPr="00F97CE6">
              <w:rPr>
                <w:rStyle w:val="Hyperlink"/>
                <w:noProof/>
              </w:rPr>
              <w:t>2.</w:t>
            </w:r>
            <w:r w:rsidR="008717C1">
              <w:rPr>
                <w:rFonts w:eastAsiaTheme="minorEastAsia" w:cstheme="minorBidi"/>
                <w:noProof/>
                <w:lang w:eastAsia="de-DE"/>
              </w:rPr>
              <w:tab/>
            </w:r>
            <w:r w:rsidR="008717C1" w:rsidRPr="00F97CE6">
              <w:rPr>
                <w:rStyle w:val="Hyperlink"/>
                <w:noProof/>
              </w:rPr>
              <w:t>Daten</w:t>
            </w:r>
            <w:r w:rsidR="008717C1">
              <w:rPr>
                <w:noProof/>
                <w:webHidden/>
              </w:rPr>
              <w:tab/>
            </w:r>
            <w:r w:rsidR="008717C1">
              <w:rPr>
                <w:noProof/>
                <w:webHidden/>
              </w:rPr>
              <w:fldChar w:fldCharType="begin"/>
            </w:r>
            <w:r w:rsidR="008717C1">
              <w:rPr>
                <w:noProof/>
                <w:webHidden/>
              </w:rPr>
              <w:instrText xml:space="preserve"> PAGEREF _Toc80274846 \h </w:instrText>
            </w:r>
            <w:r w:rsidR="008717C1">
              <w:rPr>
                <w:noProof/>
                <w:webHidden/>
              </w:rPr>
            </w:r>
            <w:r w:rsidR="008717C1">
              <w:rPr>
                <w:noProof/>
                <w:webHidden/>
              </w:rPr>
              <w:fldChar w:fldCharType="separate"/>
            </w:r>
            <w:r w:rsidR="004E3487">
              <w:rPr>
                <w:noProof/>
                <w:webHidden/>
              </w:rPr>
              <w:t>4</w:t>
            </w:r>
            <w:r w:rsidR="008717C1">
              <w:rPr>
                <w:noProof/>
                <w:webHidden/>
              </w:rPr>
              <w:fldChar w:fldCharType="end"/>
            </w:r>
          </w:hyperlink>
        </w:p>
        <w:p w14:paraId="710F51E4" w14:textId="0BCC5A3E" w:rsidR="008717C1" w:rsidRDefault="00A854B8">
          <w:pPr>
            <w:pStyle w:val="Verzeichnis2"/>
            <w:tabs>
              <w:tab w:val="left" w:pos="880"/>
              <w:tab w:val="right" w:leader="dot" w:pos="9062"/>
            </w:tabs>
            <w:rPr>
              <w:rFonts w:eastAsiaTheme="minorEastAsia" w:cstheme="minorBidi"/>
              <w:noProof/>
              <w:lang w:eastAsia="de-DE"/>
            </w:rPr>
          </w:pPr>
          <w:hyperlink w:anchor="_Toc80274847" w:history="1">
            <w:r w:rsidR="008717C1" w:rsidRPr="00F97CE6">
              <w:rPr>
                <w:rStyle w:val="Hyperlink"/>
                <w:noProof/>
              </w:rPr>
              <w:t>2.1</w:t>
            </w:r>
            <w:r w:rsidR="008717C1">
              <w:rPr>
                <w:rFonts w:eastAsiaTheme="minorEastAsia" w:cstheme="minorBidi"/>
                <w:noProof/>
                <w:lang w:eastAsia="de-DE"/>
              </w:rPr>
              <w:tab/>
            </w:r>
            <w:r w:rsidR="008717C1" w:rsidRPr="00F97CE6">
              <w:rPr>
                <w:rStyle w:val="Hyperlink"/>
                <w:noProof/>
              </w:rPr>
              <w:t>Technische Breitstellung der Daten</w:t>
            </w:r>
            <w:r w:rsidR="008717C1">
              <w:rPr>
                <w:noProof/>
                <w:webHidden/>
              </w:rPr>
              <w:tab/>
            </w:r>
            <w:r w:rsidR="008717C1">
              <w:rPr>
                <w:noProof/>
                <w:webHidden/>
              </w:rPr>
              <w:fldChar w:fldCharType="begin"/>
            </w:r>
            <w:r w:rsidR="008717C1">
              <w:rPr>
                <w:noProof/>
                <w:webHidden/>
              </w:rPr>
              <w:instrText xml:space="preserve"> PAGEREF _Toc80274847 \h </w:instrText>
            </w:r>
            <w:r w:rsidR="008717C1">
              <w:rPr>
                <w:noProof/>
                <w:webHidden/>
              </w:rPr>
            </w:r>
            <w:r w:rsidR="008717C1">
              <w:rPr>
                <w:noProof/>
                <w:webHidden/>
              </w:rPr>
              <w:fldChar w:fldCharType="separate"/>
            </w:r>
            <w:r w:rsidR="004E3487">
              <w:rPr>
                <w:noProof/>
                <w:webHidden/>
              </w:rPr>
              <w:t>5</w:t>
            </w:r>
            <w:r w:rsidR="008717C1">
              <w:rPr>
                <w:noProof/>
                <w:webHidden/>
              </w:rPr>
              <w:fldChar w:fldCharType="end"/>
            </w:r>
          </w:hyperlink>
        </w:p>
        <w:p w14:paraId="73C5806D" w14:textId="7E54F9A6" w:rsidR="008717C1" w:rsidRDefault="00A854B8">
          <w:pPr>
            <w:pStyle w:val="Verzeichnis2"/>
            <w:tabs>
              <w:tab w:val="left" w:pos="880"/>
              <w:tab w:val="right" w:leader="dot" w:pos="9062"/>
            </w:tabs>
            <w:rPr>
              <w:rFonts w:eastAsiaTheme="minorEastAsia" w:cstheme="minorBidi"/>
              <w:noProof/>
              <w:lang w:eastAsia="de-DE"/>
            </w:rPr>
          </w:pPr>
          <w:hyperlink w:anchor="_Toc80274848" w:history="1">
            <w:r w:rsidR="008717C1" w:rsidRPr="00F97CE6">
              <w:rPr>
                <w:rStyle w:val="Hyperlink"/>
                <w:noProof/>
              </w:rPr>
              <w:t>2.2</w:t>
            </w:r>
            <w:r w:rsidR="008717C1">
              <w:rPr>
                <w:rFonts w:eastAsiaTheme="minorEastAsia" w:cstheme="minorBidi"/>
                <w:noProof/>
                <w:lang w:eastAsia="de-DE"/>
              </w:rPr>
              <w:tab/>
            </w:r>
            <w:r w:rsidR="008717C1" w:rsidRPr="00F97CE6">
              <w:rPr>
                <w:rStyle w:val="Hyperlink"/>
                <w:noProof/>
              </w:rPr>
              <w:t>Datenvorverarbeitung</w:t>
            </w:r>
            <w:r w:rsidR="008717C1">
              <w:rPr>
                <w:noProof/>
                <w:webHidden/>
              </w:rPr>
              <w:tab/>
            </w:r>
            <w:r w:rsidR="008717C1">
              <w:rPr>
                <w:noProof/>
                <w:webHidden/>
              </w:rPr>
              <w:fldChar w:fldCharType="begin"/>
            </w:r>
            <w:r w:rsidR="008717C1">
              <w:rPr>
                <w:noProof/>
                <w:webHidden/>
              </w:rPr>
              <w:instrText xml:space="preserve"> PAGEREF _Toc80274848 \h </w:instrText>
            </w:r>
            <w:r w:rsidR="008717C1">
              <w:rPr>
                <w:noProof/>
                <w:webHidden/>
              </w:rPr>
            </w:r>
            <w:r w:rsidR="008717C1">
              <w:rPr>
                <w:noProof/>
                <w:webHidden/>
              </w:rPr>
              <w:fldChar w:fldCharType="separate"/>
            </w:r>
            <w:r w:rsidR="004E3487">
              <w:rPr>
                <w:noProof/>
                <w:webHidden/>
              </w:rPr>
              <w:t>6</w:t>
            </w:r>
            <w:r w:rsidR="008717C1">
              <w:rPr>
                <w:noProof/>
                <w:webHidden/>
              </w:rPr>
              <w:fldChar w:fldCharType="end"/>
            </w:r>
          </w:hyperlink>
        </w:p>
        <w:p w14:paraId="7ADCC550" w14:textId="4C92183F" w:rsidR="008717C1" w:rsidRDefault="00A854B8">
          <w:pPr>
            <w:pStyle w:val="Verzeichnis1"/>
            <w:tabs>
              <w:tab w:val="left" w:pos="480"/>
              <w:tab w:val="right" w:leader="dot" w:pos="9062"/>
            </w:tabs>
            <w:rPr>
              <w:rFonts w:eastAsiaTheme="minorEastAsia" w:cstheme="minorBidi"/>
              <w:noProof/>
              <w:lang w:eastAsia="de-DE"/>
            </w:rPr>
          </w:pPr>
          <w:hyperlink w:anchor="_Toc80274849" w:history="1">
            <w:r w:rsidR="008717C1" w:rsidRPr="00F97CE6">
              <w:rPr>
                <w:rStyle w:val="Hyperlink"/>
                <w:noProof/>
              </w:rPr>
              <w:t>3.</w:t>
            </w:r>
            <w:r w:rsidR="008717C1">
              <w:rPr>
                <w:rFonts w:eastAsiaTheme="minorEastAsia" w:cstheme="minorBidi"/>
                <w:noProof/>
                <w:lang w:eastAsia="de-DE"/>
              </w:rPr>
              <w:tab/>
            </w:r>
            <w:r w:rsidR="008717C1" w:rsidRPr="00F97CE6">
              <w:rPr>
                <w:rStyle w:val="Hyperlink"/>
                <w:noProof/>
              </w:rPr>
              <w:t>Visualisierung</w:t>
            </w:r>
            <w:r w:rsidR="008717C1">
              <w:rPr>
                <w:noProof/>
                <w:webHidden/>
              </w:rPr>
              <w:tab/>
            </w:r>
            <w:r w:rsidR="008717C1">
              <w:rPr>
                <w:noProof/>
                <w:webHidden/>
              </w:rPr>
              <w:fldChar w:fldCharType="begin"/>
            </w:r>
            <w:r w:rsidR="008717C1">
              <w:rPr>
                <w:noProof/>
                <w:webHidden/>
              </w:rPr>
              <w:instrText xml:space="preserve"> PAGEREF _Toc80274849 \h </w:instrText>
            </w:r>
            <w:r w:rsidR="008717C1">
              <w:rPr>
                <w:noProof/>
                <w:webHidden/>
              </w:rPr>
            </w:r>
            <w:r w:rsidR="008717C1">
              <w:rPr>
                <w:noProof/>
                <w:webHidden/>
              </w:rPr>
              <w:fldChar w:fldCharType="separate"/>
            </w:r>
            <w:r w:rsidR="004E3487">
              <w:rPr>
                <w:noProof/>
                <w:webHidden/>
              </w:rPr>
              <w:t>7</w:t>
            </w:r>
            <w:r w:rsidR="008717C1">
              <w:rPr>
                <w:noProof/>
                <w:webHidden/>
              </w:rPr>
              <w:fldChar w:fldCharType="end"/>
            </w:r>
          </w:hyperlink>
        </w:p>
        <w:p w14:paraId="028A87AD" w14:textId="245F8319" w:rsidR="008717C1" w:rsidRDefault="00A854B8">
          <w:pPr>
            <w:pStyle w:val="Verzeichnis2"/>
            <w:tabs>
              <w:tab w:val="left" w:pos="880"/>
              <w:tab w:val="right" w:leader="dot" w:pos="9062"/>
            </w:tabs>
            <w:rPr>
              <w:rFonts w:eastAsiaTheme="minorEastAsia" w:cstheme="minorBidi"/>
              <w:noProof/>
              <w:lang w:eastAsia="de-DE"/>
            </w:rPr>
          </w:pPr>
          <w:hyperlink w:anchor="_Toc80274850" w:history="1">
            <w:r w:rsidR="008717C1" w:rsidRPr="00F97CE6">
              <w:rPr>
                <w:rStyle w:val="Hyperlink"/>
                <w:noProof/>
              </w:rPr>
              <w:t>3.1</w:t>
            </w:r>
            <w:r w:rsidR="008717C1">
              <w:rPr>
                <w:rFonts w:eastAsiaTheme="minorEastAsia" w:cstheme="minorBidi"/>
                <w:noProof/>
                <w:lang w:eastAsia="de-DE"/>
              </w:rPr>
              <w:tab/>
            </w:r>
            <w:r w:rsidR="008717C1" w:rsidRPr="00F97CE6">
              <w:rPr>
                <w:rStyle w:val="Hyperlink"/>
                <w:noProof/>
              </w:rPr>
              <w:t>Analyse der Anwendungsaufgaben</w:t>
            </w:r>
            <w:r w:rsidR="008717C1">
              <w:rPr>
                <w:noProof/>
                <w:webHidden/>
              </w:rPr>
              <w:tab/>
            </w:r>
            <w:r w:rsidR="008717C1">
              <w:rPr>
                <w:noProof/>
                <w:webHidden/>
              </w:rPr>
              <w:fldChar w:fldCharType="begin"/>
            </w:r>
            <w:r w:rsidR="008717C1">
              <w:rPr>
                <w:noProof/>
                <w:webHidden/>
              </w:rPr>
              <w:instrText xml:space="preserve"> PAGEREF _Toc80274850 \h </w:instrText>
            </w:r>
            <w:r w:rsidR="008717C1">
              <w:rPr>
                <w:noProof/>
                <w:webHidden/>
              </w:rPr>
            </w:r>
            <w:r w:rsidR="008717C1">
              <w:rPr>
                <w:noProof/>
                <w:webHidden/>
              </w:rPr>
              <w:fldChar w:fldCharType="separate"/>
            </w:r>
            <w:r w:rsidR="004E3487">
              <w:rPr>
                <w:noProof/>
                <w:webHidden/>
              </w:rPr>
              <w:t>7</w:t>
            </w:r>
            <w:r w:rsidR="008717C1">
              <w:rPr>
                <w:noProof/>
                <w:webHidden/>
              </w:rPr>
              <w:fldChar w:fldCharType="end"/>
            </w:r>
          </w:hyperlink>
        </w:p>
        <w:p w14:paraId="1783A3D5" w14:textId="32015602" w:rsidR="008717C1" w:rsidRDefault="00A854B8">
          <w:pPr>
            <w:pStyle w:val="Verzeichnis2"/>
            <w:tabs>
              <w:tab w:val="left" w:pos="880"/>
              <w:tab w:val="right" w:leader="dot" w:pos="9062"/>
            </w:tabs>
            <w:rPr>
              <w:rFonts w:eastAsiaTheme="minorEastAsia" w:cstheme="minorBidi"/>
              <w:noProof/>
              <w:lang w:eastAsia="de-DE"/>
            </w:rPr>
          </w:pPr>
          <w:hyperlink w:anchor="_Toc80274851" w:history="1">
            <w:r w:rsidR="008717C1" w:rsidRPr="00F97CE6">
              <w:rPr>
                <w:rStyle w:val="Hyperlink"/>
                <w:noProof/>
              </w:rPr>
              <w:t>3.2</w:t>
            </w:r>
            <w:r w:rsidR="008717C1">
              <w:rPr>
                <w:rFonts w:eastAsiaTheme="minorEastAsia" w:cstheme="minorBidi"/>
                <w:noProof/>
                <w:lang w:eastAsia="de-DE"/>
              </w:rPr>
              <w:tab/>
            </w:r>
            <w:r w:rsidR="008717C1" w:rsidRPr="00F97CE6">
              <w:rPr>
                <w:rStyle w:val="Hyperlink"/>
                <w:noProof/>
              </w:rPr>
              <w:t>Anforderungen an die Visualisierungen</w:t>
            </w:r>
            <w:r w:rsidR="008717C1">
              <w:rPr>
                <w:noProof/>
                <w:webHidden/>
              </w:rPr>
              <w:tab/>
            </w:r>
            <w:r w:rsidR="008717C1">
              <w:rPr>
                <w:noProof/>
                <w:webHidden/>
              </w:rPr>
              <w:fldChar w:fldCharType="begin"/>
            </w:r>
            <w:r w:rsidR="008717C1">
              <w:rPr>
                <w:noProof/>
                <w:webHidden/>
              </w:rPr>
              <w:instrText xml:space="preserve"> PAGEREF _Toc80274851 \h </w:instrText>
            </w:r>
            <w:r w:rsidR="008717C1">
              <w:rPr>
                <w:noProof/>
                <w:webHidden/>
              </w:rPr>
            </w:r>
            <w:r w:rsidR="008717C1">
              <w:rPr>
                <w:noProof/>
                <w:webHidden/>
              </w:rPr>
              <w:fldChar w:fldCharType="separate"/>
            </w:r>
            <w:r w:rsidR="004E3487">
              <w:rPr>
                <w:noProof/>
                <w:webHidden/>
              </w:rPr>
              <w:t>8</w:t>
            </w:r>
            <w:r w:rsidR="008717C1">
              <w:rPr>
                <w:noProof/>
                <w:webHidden/>
              </w:rPr>
              <w:fldChar w:fldCharType="end"/>
            </w:r>
          </w:hyperlink>
        </w:p>
        <w:p w14:paraId="3030EDC3" w14:textId="4B3D6A2D" w:rsidR="008717C1" w:rsidRDefault="00A854B8">
          <w:pPr>
            <w:pStyle w:val="Verzeichnis2"/>
            <w:tabs>
              <w:tab w:val="left" w:pos="880"/>
              <w:tab w:val="right" w:leader="dot" w:pos="9062"/>
            </w:tabs>
            <w:rPr>
              <w:rFonts w:eastAsiaTheme="minorEastAsia" w:cstheme="minorBidi"/>
              <w:noProof/>
              <w:lang w:eastAsia="de-DE"/>
            </w:rPr>
          </w:pPr>
          <w:hyperlink w:anchor="_Toc80274852" w:history="1">
            <w:r w:rsidR="008717C1" w:rsidRPr="00F97CE6">
              <w:rPr>
                <w:rStyle w:val="Hyperlink"/>
                <w:noProof/>
              </w:rPr>
              <w:t>3.3</w:t>
            </w:r>
            <w:r w:rsidR="008717C1">
              <w:rPr>
                <w:rFonts w:eastAsiaTheme="minorEastAsia" w:cstheme="minorBidi"/>
                <w:noProof/>
                <w:lang w:eastAsia="de-DE"/>
              </w:rPr>
              <w:tab/>
            </w:r>
            <w:r w:rsidR="008717C1" w:rsidRPr="00F97CE6">
              <w:rPr>
                <w:rStyle w:val="Hyperlink"/>
                <w:noProof/>
              </w:rPr>
              <w:t>Präsentation der Visualisierung</w:t>
            </w:r>
            <w:r w:rsidR="008717C1">
              <w:rPr>
                <w:noProof/>
                <w:webHidden/>
              </w:rPr>
              <w:tab/>
            </w:r>
            <w:r w:rsidR="008717C1">
              <w:rPr>
                <w:noProof/>
                <w:webHidden/>
              </w:rPr>
              <w:fldChar w:fldCharType="begin"/>
            </w:r>
            <w:r w:rsidR="008717C1">
              <w:rPr>
                <w:noProof/>
                <w:webHidden/>
              </w:rPr>
              <w:instrText xml:space="preserve"> PAGEREF _Toc80274852 \h </w:instrText>
            </w:r>
            <w:r w:rsidR="008717C1">
              <w:rPr>
                <w:noProof/>
                <w:webHidden/>
              </w:rPr>
            </w:r>
            <w:r w:rsidR="008717C1">
              <w:rPr>
                <w:noProof/>
                <w:webHidden/>
              </w:rPr>
              <w:fldChar w:fldCharType="separate"/>
            </w:r>
            <w:r w:rsidR="004E3487">
              <w:rPr>
                <w:noProof/>
                <w:webHidden/>
              </w:rPr>
              <w:t>9</w:t>
            </w:r>
            <w:r w:rsidR="008717C1">
              <w:rPr>
                <w:noProof/>
                <w:webHidden/>
              </w:rPr>
              <w:fldChar w:fldCharType="end"/>
            </w:r>
          </w:hyperlink>
        </w:p>
        <w:p w14:paraId="601E11FA" w14:textId="5B226AC3" w:rsidR="008717C1" w:rsidRDefault="00A854B8">
          <w:pPr>
            <w:pStyle w:val="Verzeichnis3"/>
            <w:tabs>
              <w:tab w:val="left" w:pos="1320"/>
              <w:tab w:val="right" w:leader="dot" w:pos="9062"/>
            </w:tabs>
            <w:rPr>
              <w:rFonts w:eastAsiaTheme="minorEastAsia" w:cstheme="minorBidi"/>
              <w:noProof/>
              <w:lang w:eastAsia="de-DE"/>
            </w:rPr>
          </w:pPr>
          <w:hyperlink w:anchor="_Toc80274853" w:history="1">
            <w:r w:rsidR="008717C1" w:rsidRPr="00F97CE6">
              <w:rPr>
                <w:rStyle w:val="Hyperlink"/>
                <w:noProof/>
              </w:rPr>
              <w:t>3.3.1</w:t>
            </w:r>
            <w:r w:rsidR="008717C1">
              <w:rPr>
                <w:rFonts w:eastAsiaTheme="minorEastAsia" w:cstheme="minorBidi"/>
                <w:noProof/>
                <w:lang w:eastAsia="de-DE"/>
              </w:rPr>
              <w:tab/>
            </w:r>
            <w:r w:rsidR="008717C1" w:rsidRPr="00F97CE6">
              <w:rPr>
                <w:rStyle w:val="Hyperlink"/>
                <w:noProof/>
              </w:rPr>
              <w:t>Visualisierung Eins</w:t>
            </w:r>
            <w:r w:rsidR="008717C1">
              <w:rPr>
                <w:noProof/>
                <w:webHidden/>
              </w:rPr>
              <w:tab/>
            </w:r>
            <w:r w:rsidR="008717C1">
              <w:rPr>
                <w:noProof/>
                <w:webHidden/>
              </w:rPr>
              <w:fldChar w:fldCharType="begin"/>
            </w:r>
            <w:r w:rsidR="008717C1">
              <w:rPr>
                <w:noProof/>
                <w:webHidden/>
              </w:rPr>
              <w:instrText xml:space="preserve"> PAGEREF _Toc80274853 \h </w:instrText>
            </w:r>
            <w:r w:rsidR="008717C1">
              <w:rPr>
                <w:noProof/>
                <w:webHidden/>
              </w:rPr>
            </w:r>
            <w:r w:rsidR="008717C1">
              <w:rPr>
                <w:noProof/>
                <w:webHidden/>
              </w:rPr>
              <w:fldChar w:fldCharType="separate"/>
            </w:r>
            <w:r w:rsidR="004E3487">
              <w:rPr>
                <w:noProof/>
                <w:webHidden/>
              </w:rPr>
              <w:t>9</w:t>
            </w:r>
            <w:r w:rsidR="008717C1">
              <w:rPr>
                <w:noProof/>
                <w:webHidden/>
              </w:rPr>
              <w:fldChar w:fldCharType="end"/>
            </w:r>
          </w:hyperlink>
        </w:p>
        <w:p w14:paraId="7CA4903D" w14:textId="46A74EC2" w:rsidR="008717C1" w:rsidRDefault="00A854B8">
          <w:pPr>
            <w:pStyle w:val="Verzeichnis3"/>
            <w:tabs>
              <w:tab w:val="left" w:pos="1320"/>
              <w:tab w:val="right" w:leader="dot" w:pos="9062"/>
            </w:tabs>
            <w:rPr>
              <w:rFonts w:eastAsiaTheme="minorEastAsia" w:cstheme="minorBidi"/>
              <w:noProof/>
              <w:lang w:eastAsia="de-DE"/>
            </w:rPr>
          </w:pPr>
          <w:hyperlink w:anchor="_Toc80274854" w:history="1">
            <w:r w:rsidR="008717C1" w:rsidRPr="00F97CE6">
              <w:rPr>
                <w:rStyle w:val="Hyperlink"/>
                <w:noProof/>
              </w:rPr>
              <w:t>3.3.2</w:t>
            </w:r>
            <w:r w:rsidR="008717C1">
              <w:rPr>
                <w:rFonts w:eastAsiaTheme="minorEastAsia" w:cstheme="minorBidi"/>
                <w:noProof/>
                <w:lang w:eastAsia="de-DE"/>
              </w:rPr>
              <w:tab/>
            </w:r>
            <w:r w:rsidR="008717C1" w:rsidRPr="00F97CE6">
              <w:rPr>
                <w:rStyle w:val="Hyperlink"/>
                <w:noProof/>
              </w:rPr>
              <w:t>Visualisierung Zwei</w:t>
            </w:r>
            <w:r w:rsidR="008717C1">
              <w:rPr>
                <w:noProof/>
                <w:webHidden/>
              </w:rPr>
              <w:tab/>
            </w:r>
            <w:r w:rsidR="008717C1">
              <w:rPr>
                <w:noProof/>
                <w:webHidden/>
              </w:rPr>
              <w:fldChar w:fldCharType="begin"/>
            </w:r>
            <w:r w:rsidR="008717C1">
              <w:rPr>
                <w:noProof/>
                <w:webHidden/>
              </w:rPr>
              <w:instrText xml:space="preserve"> PAGEREF _Toc80274854 \h </w:instrText>
            </w:r>
            <w:r w:rsidR="008717C1">
              <w:rPr>
                <w:noProof/>
                <w:webHidden/>
              </w:rPr>
            </w:r>
            <w:r w:rsidR="008717C1">
              <w:rPr>
                <w:noProof/>
                <w:webHidden/>
              </w:rPr>
              <w:fldChar w:fldCharType="separate"/>
            </w:r>
            <w:r w:rsidR="004E3487">
              <w:rPr>
                <w:noProof/>
                <w:webHidden/>
              </w:rPr>
              <w:t>10</w:t>
            </w:r>
            <w:r w:rsidR="008717C1">
              <w:rPr>
                <w:noProof/>
                <w:webHidden/>
              </w:rPr>
              <w:fldChar w:fldCharType="end"/>
            </w:r>
          </w:hyperlink>
        </w:p>
        <w:p w14:paraId="503E6DFE" w14:textId="63F75BF5" w:rsidR="008717C1" w:rsidRDefault="00A854B8">
          <w:pPr>
            <w:pStyle w:val="Verzeichnis3"/>
            <w:tabs>
              <w:tab w:val="left" w:pos="1320"/>
              <w:tab w:val="right" w:leader="dot" w:pos="9062"/>
            </w:tabs>
            <w:rPr>
              <w:rFonts w:eastAsiaTheme="minorEastAsia" w:cstheme="minorBidi"/>
              <w:noProof/>
              <w:lang w:eastAsia="de-DE"/>
            </w:rPr>
          </w:pPr>
          <w:hyperlink w:anchor="_Toc80274855" w:history="1">
            <w:r w:rsidR="008717C1" w:rsidRPr="00F97CE6">
              <w:rPr>
                <w:rStyle w:val="Hyperlink"/>
                <w:noProof/>
              </w:rPr>
              <w:t>3.3.3</w:t>
            </w:r>
            <w:r w:rsidR="008717C1">
              <w:rPr>
                <w:rFonts w:eastAsiaTheme="minorEastAsia" w:cstheme="minorBidi"/>
                <w:noProof/>
                <w:lang w:eastAsia="de-DE"/>
              </w:rPr>
              <w:tab/>
            </w:r>
            <w:r w:rsidR="008717C1" w:rsidRPr="00F97CE6">
              <w:rPr>
                <w:rStyle w:val="Hyperlink"/>
                <w:noProof/>
              </w:rPr>
              <w:t>Visualisierung Drei</w:t>
            </w:r>
            <w:r w:rsidR="008717C1">
              <w:rPr>
                <w:noProof/>
                <w:webHidden/>
              </w:rPr>
              <w:tab/>
            </w:r>
            <w:r w:rsidR="008717C1">
              <w:rPr>
                <w:noProof/>
                <w:webHidden/>
              </w:rPr>
              <w:fldChar w:fldCharType="begin"/>
            </w:r>
            <w:r w:rsidR="008717C1">
              <w:rPr>
                <w:noProof/>
                <w:webHidden/>
              </w:rPr>
              <w:instrText xml:space="preserve"> PAGEREF _Toc80274855 \h </w:instrText>
            </w:r>
            <w:r w:rsidR="008717C1">
              <w:rPr>
                <w:noProof/>
                <w:webHidden/>
              </w:rPr>
            </w:r>
            <w:r w:rsidR="008717C1">
              <w:rPr>
                <w:noProof/>
                <w:webHidden/>
              </w:rPr>
              <w:fldChar w:fldCharType="separate"/>
            </w:r>
            <w:r w:rsidR="004E3487">
              <w:rPr>
                <w:noProof/>
                <w:webHidden/>
              </w:rPr>
              <w:t>11</w:t>
            </w:r>
            <w:r w:rsidR="008717C1">
              <w:rPr>
                <w:noProof/>
                <w:webHidden/>
              </w:rPr>
              <w:fldChar w:fldCharType="end"/>
            </w:r>
          </w:hyperlink>
        </w:p>
        <w:p w14:paraId="060E909A" w14:textId="58782D31" w:rsidR="008717C1" w:rsidRDefault="00A854B8">
          <w:pPr>
            <w:pStyle w:val="Verzeichnis2"/>
            <w:tabs>
              <w:tab w:val="left" w:pos="880"/>
              <w:tab w:val="right" w:leader="dot" w:pos="9062"/>
            </w:tabs>
            <w:rPr>
              <w:rFonts w:eastAsiaTheme="minorEastAsia" w:cstheme="minorBidi"/>
              <w:noProof/>
              <w:lang w:eastAsia="de-DE"/>
            </w:rPr>
          </w:pPr>
          <w:hyperlink w:anchor="_Toc80274856" w:history="1">
            <w:r w:rsidR="008717C1" w:rsidRPr="00F97CE6">
              <w:rPr>
                <w:rStyle w:val="Hyperlink"/>
                <w:noProof/>
              </w:rPr>
              <w:t>3.4</w:t>
            </w:r>
            <w:r w:rsidR="008717C1">
              <w:rPr>
                <w:rFonts w:eastAsiaTheme="minorEastAsia" w:cstheme="minorBidi"/>
                <w:noProof/>
                <w:lang w:eastAsia="de-DE"/>
              </w:rPr>
              <w:tab/>
            </w:r>
            <w:r w:rsidR="008717C1" w:rsidRPr="00F97CE6">
              <w:rPr>
                <w:rStyle w:val="Hyperlink"/>
                <w:noProof/>
              </w:rPr>
              <w:t>Interaktion</w:t>
            </w:r>
            <w:r w:rsidR="008717C1">
              <w:rPr>
                <w:noProof/>
                <w:webHidden/>
              </w:rPr>
              <w:tab/>
            </w:r>
            <w:r w:rsidR="008717C1">
              <w:rPr>
                <w:noProof/>
                <w:webHidden/>
              </w:rPr>
              <w:fldChar w:fldCharType="begin"/>
            </w:r>
            <w:r w:rsidR="008717C1">
              <w:rPr>
                <w:noProof/>
                <w:webHidden/>
              </w:rPr>
              <w:instrText xml:space="preserve"> PAGEREF _Toc80274856 \h </w:instrText>
            </w:r>
            <w:r w:rsidR="008717C1">
              <w:rPr>
                <w:noProof/>
                <w:webHidden/>
              </w:rPr>
            </w:r>
            <w:r w:rsidR="008717C1">
              <w:rPr>
                <w:noProof/>
                <w:webHidden/>
              </w:rPr>
              <w:fldChar w:fldCharType="separate"/>
            </w:r>
            <w:r w:rsidR="004E3487">
              <w:rPr>
                <w:noProof/>
                <w:webHidden/>
              </w:rPr>
              <w:t>12</w:t>
            </w:r>
            <w:r w:rsidR="008717C1">
              <w:rPr>
                <w:noProof/>
                <w:webHidden/>
              </w:rPr>
              <w:fldChar w:fldCharType="end"/>
            </w:r>
          </w:hyperlink>
        </w:p>
        <w:p w14:paraId="77CE29ED" w14:textId="339A8426" w:rsidR="008717C1" w:rsidRDefault="00A854B8">
          <w:pPr>
            <w:pStyle w:val="Verzeichnis1"/>
            <w:tabs>
              <w:tab w:val="left" w:pos="480"/>
              <w:tab w:val="right" w:leader="dot" w:pos="9062"/>
            </w:tabs>
            <w:rPr>
              <w:rFonts w:eastAsiaTheme="minorEastAsia" w:cstheme="minorBidi"/>
              <w:noProof/>
              <w:lang w:eastAsia="de-DE"/>
            </w:rPr>
          </w:pPr>
          <w:hyperlink w:anchor="_Toc80274857" w:history="1">
            <w:r w:rsidR="008717C1" w:rsidRPr="00F97CE6">
              <w:rPr>
                <w:rStyle w:val="Hyperlink"/>
                <w:noProof/>
              </w:rPr>
              <w:t>4.</w:t>
            </w:r>
            <w:r w:rsidR="008717C1">
              <w:rPr>
                <w:rFonts w:eastAsiaTheme="minorEastAsia" w:cstheme="minorBidi"/>
                <w:noProof/>
                <w:lang w:eastAsia="de-DE"/>
              </w:rPr>
              <w:tab/>
            </w:r>
            <w:r w:rsidR="008717C1" w:rsidRPr="00F97CE6">
              <w:rPr>
                <w:rStyle w:val="Hyperlink"/>
                <w:noProof/>
              </w:rPr>
              <w:t>Implementierung</w:t>
            </w:r>
            <w:r w:rsidR="008717C1">
              <w:rPr>
                <w:noProof/>
                <w:webHidden/>
              </w:rPr>
              <w:tab/>
            </w:r>
            <w:r w:rsidR="008717C1">
              <w:rPr>
                <w:noProof/>
                <w:webHidden/>
              </w:rPr>
              <w:fldChar w:fldCharType="begin"/>
            </w:r>
            <w:r w:rsidR="008717C1">
              <w:rPr>
                <w:noProof/>
                <w:webHidden/>
              </w:rPr>
              <w:instrText xml:space="preserve"> PAGEREF _Toc80274857 \h </w:instrText>
            </w:r>
            <w:r w:rsidR="008717C1">
              <w:rPr>
                <w:noProof/>
                <w:webHidden/>
              </w:rPr>
            </w:r>
            <w:r w:rsidR="008717C1">
              <w:rPr>
                <w:noProof/>
                <w:webHidden/>
              </w:rPr>
              <w:fldChar w:fldCharType="separate"/>
            </w:r>
            <w:r w:rsidR="004E3487">
              <w:rPr>
                <w:noProof/>
                <w:webHidden/>
              </w:rPr>
              <w:t>12</w:t>
            </w:r>
            <w:r w:rsidR="008717C1">
              <w:rPr>
                <w:noProof/>
                <w:webHidden/>
              </w:rPr>
              <w:fldChar w:fldCharType="end"/>
            </w:r>
          </w:hyperlink>
        </w:p>
        <w:p w14:paraId="3B2B5BF7" w14:textId="41E595AB" w:rsidR="008717C1" w:rsidRDefault="00A854B8">
          <w:pPr>
            <w:pStyle w:val="Verzeichnis1"/>
            <w:tabs>
              <w:tab w:val="left" w:pos="480"/>
              <w:tab w:val="right" w:leader="dot" w:pos="9062"/>
            </w:tabs>
            <w:rPr>
              <w:rFonts w:eastAsiaTheme="minorEastAsia" w:cstheme="minorBidi"/>
              <w:noProof/>
              <w:lang w:eastAsia="de-DE"/>
            </w:rPr>
          </w:pPr>
          <w:hyperlink w:anchor="_Toc80274858" w:history="1">
            <w:r w:rsidR="008717C1" w:rsidRPr="00F97CE6">
              <w:rPr>
                <w:rStyle w:val="Hyperlink"/>
                <w:noProof/>
              </w:rPr>
              <w:t>5.</w:t>
            </w:r>
            <w:r w:rsidR="008717C1">
              <w:rPr>
                <w:rFonts w:eastAsiaTheme="minorEastAsia" w:cstheme="minorBidi"/>
                <w:noProof/>
                <w:lang w:eastAsia="de-DE"/>
              </w:rPr>
              <w:tab/>
            </w:r>
            <w:r w:rsidR="008717C1" w:rsidRPr="00F97CE6">
              <w:rPr>
                <w:rStyle w:val="Hyperlink"/>
                <w:noProof/>
              </w:rPr>
              <w:t>Anwendungsfälle</w:t>
            </w:r>
            <w:r w:rsidR="008717C1">
              <w:rPr>
                <w:noProof/>
                <w:webHidden/>
              </w:rPr>
              <w:tab/>
            </w:r>
            <w:r w:rsidR="008717C1">
              <w:rPr>
                <w:noProof/>
                <w:webHidden/>
              </w:rPr>
              <w:fldChar w:fldCharType="begin"/>
            </w:r>
            <w:r w:rsidR="008717C1">
              <w:rPr>
                <w:noProof/>
                <w:webHidden/>
              </w:rPr>
              <w:instrText xml:space="preserve"> PAGEREF _Toc80274858 \h </w:instrText>
            </w:r>
            <w:r w:rsidR="008717C1">
              <w:rPr>
                <w:noProof/>
                <w:webHidden/>
              </w:rPr>
            </w:r>
            <w:r w:rsidR="008717C1">
              <w:rPr>
                <w:noProof/>
                <w:webHidden/>
              </w:rPr>
              <w:fldChar w:fldCharType="separate"/>
            </w:r>
            <w:r w:rsidR="004E3487">
              <w:rPr>
                <w:noProof/>
                <w:webHidden/>
              </w:rPr>
              <w:t>13</w:t>
            </w:r>
            <w:r w:rsidR="008717C1">
              <w:rPr>
                <w:noProof/>
                <w:webHidden/>
              </w:rPr>
              <w:fldChar w:fldCharType="end"/>
            </w:r>
          </w:hyperlink>
        </w:p>
        <w:p w14:paraId="0973D7BE" w14:textId="17DD0497" w:rsidR="008717C1" w:rsidRDefault="00A854B8">
          <w:pPr>
            <w:pStyle w:val="Verzeichnis2"/>
            <w:tabs>
              <w:tab w:val="left" w:pos="880"/>
              <w:tab w:val="right" w:leader="dot" w:pos="9062"/>
            </w:tabs>
            <w:rPr>
              <w:rFonts w:eastAsiaTheme="minorEastAsia" w:cstheme="minorBidi"/>
              <w:noProof/>
              <w:lang w:eastAsia="de-DE"/>
            </w:rPr>
          </w:pPr>
          <w:hyperlink w:anchor="_Toc80274859" w:history="1">
            <w:r w:rsidR="008717C1" w:rsidRPr="00F97CE6">
              <w:rPr>
                <w:rStyle w:val="Hyperlink"/>
                <w:noProof/>
              </w:rPr>
              <w:t>5.1</w:t>
            </w:r>
            <w:r w:rsidR="008717C1">
              <w:rPr>
                <w:rFonts w:eastAsiaTheme="minorEastAsia" w:cstheme="minorBidi"/>
                <w:noProof/>
                <w:lang w:eastAsia="de-DE"/>
              </w:rPr>
              <w:tab/>
            </w:r>
            <w:r w:rsidR="008717C1" w:rsidRPr="00F97CE6">
              <w:rPr>
                <w:rStyle w:val="Hyperlink"/>
                <w:noProof/>
              </w:rPr>
              <w:t>Anwendung Visualisierung Eins</w:t>
            </w:r>
            <w:r w:rsidR="008717C1">
              <w:rPr>
                <w:noProof/>
                <w:webHidden/>
              </w:rPr>
              <w:tab/>
            </w:r>
            <w:r w:rsidR="008717C1">
              <w:rPr>
                <w:noProof/>
                <w:webHidden/>
              </w:rPr>
              <w:fldChar w:fldCharType="begin"/>
            </w:r>
            <w:r w:rsidR="008717C1">
              <w:rPr>
                <w:noProof/>
                <w:webHidden/>
              </w:rPr>
              <w:instrText xml:space="preserve"> PAGEREF _Toc80274859 \h </w:instrText>
            </w:r>
            <w:r w:rsidR="008717C1">
              <w:rPr>
                <w:noProof/>
                <w:webHidden/>
              </w:rPr>
            </w:r>
            <w:r w:rsidR="008717C1">
              <w:rPr>
                <w:noProof/>
                <w:webHidden/>
              </w:rPr>
              <w:fldChar w:fldCharType="separate"/>
            </w:r>
            <w:r w:rsidR="004E3487">
              <w:rPr>
                <w:noProof/>
                <w:webHidden/>
              </w:rPr>
              <w:t>13</w:t>
            </w:r>
            <w:r w:rsidR="008717C1">
              <w:rPr>
                <w:noProof/>
                <w:webHidden/>
              </w:rPr>
              <w:fldChar w:fldCharType="end"/>
            </w:r>
          </w:hyperlink>
        </w:p>
        <w:p w14:paraId="3C2852AA" w14:textId="1BEE5F04" w:rsidR="008717C1" w:rsidRDefault="00A854B8">
          <w:pPr>
            <w:pStyle w:val="Verzeichnis2"/>
            <w:tabs>
              <w:tab w:val="left" w:pos="880"/>
              <w:tab w:val="right" w:leader="dot" w:pos="9062"/>
            </w:tabs>
            <w:rPr>
              <w:rFonts w:eastAsiaTheme="minorEastAsia" w:cstheme="minorBidi"/>
              <w:noProof/>
              <w:lang w:eastAsia="de-DE"/>
            </w:rPr>
          </w:pPr>
          <w:hyperlink w:anchor="_Toc80274860" w:history="1">
            <w:r w:rsidR="008717C1" w:rsidRPr="00F97CE6">
              <w:rPr>
                <w:rStyle w:val="Hyperlink"/>
                <w:noProof/>
              </w:rPr>
              <w:t>5.2</w:t>
            </w:r>
            <w:r w:rsidR="008717C1">
              <w:rPr>
                <w:rFonts w:eastAsiaTheme="minorEastAsia" w:cstheme="minorBidi"/>
                <w:noProof/>
                <w:lang w:eastAsia="de-DE"/>
              </w:rPr>
              <w:tab/>
            </w:r>
            <w:r w:rsidR="008717C1" w:rsidRPr="00F97CE6">
              <w:rPr>
                <w:rStyle w:val="Hyperlink"/>
                <w:noProof/>
              </w:rPr>
              <w:t>Anwendung Visualisierung Zwei</w:t>
            </w:r>
            <w:r w:rsidR="008717C1">
              <w:rPr>
                <w:noProof/>
                <w:webHidden/>
              </w:rPr>
              <w:tab/>
            </w:r>
            <w:r w:rsidR="008717C1">
              <w:rPr>
                <w:noProof/>
                <w:webHidden/>
              </w:rPr>
              <w:fldChar w:fldCharType="begin"/>
            </w:r>
            <w:r w:rsidR="008717C1">
              <w:rPr>
                <w:noProof/>
                <w:webHidden/>
              </w:rPr>
              <w:instrText xml:space="preserve"> PAGEREF _Toc80274860 \h </w:instrText>
            </w:r>
            <w:r w:rsidR="008717C1">
              <w:rPr>
                <w:noProof/>
                <w:webHidden/>
              </w:rPr>
            </w:r>
            <w:r w:rsidR="008717C1">
              <w:rPr>
                <w:noProof/>
                <w:webHidden/>
              </w:rPr>
              <w:fldChar w:fldCharType="separate"/>
            </w:r>
            <w:r w:rsidR="004E3487">
              <w:rPr>
                <w:noProof/>
                <w:webHidden/>
              </w:rPr>
              <w:t>14</w:t>
            </w:r>
            <w:r w:rsidR="008717C1">
              <w:rPr>
                <w:noProof/>
                <w:webHidden/>
              </w:rPr>
              <w:fldChar w:fldCharType="end"/>
            </w:r>
          </w:hyperlink>
        </w:p>
        <w:p w14:paraId="71F817E6" w14:textId="361C922A" w:rsidR="008717C1" w:rsidRDefault="00A854B8">
          <w:pPr>
            <w:pStyle w:val="Verzeichnis2"/>
            <w:tabs>
              <w:tab w:val="left" w:pos="880"/>
              <w:tab w:val="right" w:leader="dot" w:pos="9062"/>
            </w:tabs>
            <w:rPr>
              <w:rFonts w:eastAsiaTheme="minorEastAsia" w:cstheme="minorBidi"/>
              <w:noProof/>
              <w:lang w:eastAsia="de-DE"/>
            </w:rPr>
          </w:pPr>
          <w:hyperlink w:anchor="_Toc80274861" w:history="1">
            <w:r w:rsidR="008717C1" w:rsidRPr="00F97CE6">
              <w:rPr>
                <w:rStyle w:val="Hyperlink"/>
                <w:noProof/>
              </w:rPr>
              <w:t>5.3</w:t>
            </w:r>
            <w:r w:rsidR="008717C1">
              <w:rPr>
                <w:rFonts w:eastAsiaTheme="minorEastAsia" w:cstheme="minorBidi"/>
                <w:noProof/>
                <w:lang w:eastAsia="de-DE"/>
              </w:rPr>
              <w:tab/>
            </w:r>
            <w:r w:rsidR="008717C1" w:rsidRPr="00F97CE6">
              <w:rPr>
                <w:rStyle w:val="Hyperlink"/>
                <w:noProof/>
              </w:rPr>
              <w:t>Anwendung Visualisierung Drei</w:t>
            </w:r>
            <w:r w:rsidR="008717C1">
              <w:rPr>
                <w:noProof/>
                <w:webHidden/>
              </w:rPr>
              <w:tab/>
            </w:r>
            <w:r w:rsidR="008717C1">
              <w:rPr>
                <w:noProof/>
                <w:webHidden/>
              </w:rPr>
              <w:fldChar w:fldCharType="begin"/>
            </w:r>
            <w:r w:rsidR="008717C1">
              <w:rPr>
                <w:noProof/>
                <w:webHidden/>
              </w:rPr>
              <w:instrText xml:space="preserve"> PAGEREF _Toc80274861 \h </w:instrText>
            </w:r>
            <w:r w:rsidR="008717C1">
              <w:rPr>
                <w:noProof/>
                <w:webHidden/>
              </w:rPr>
            </w:r>
            <w:r w:rsidR="008717C1">
              <w:rPr>
                <w:noProof/>
                <w:webHidden/>
              </w:rPr>
              <w:fldChar w:fldCharType="separate"/>
            </w:r>
            <w:r w:rsidR="004E3487">
              <w:rPr>
                <w:noProof/>
                <w:webHidden/>
              </w:rPr>
              <w:t>16</w:t>
            </w:r>
            <w:r w:rsidR="008717C1">
              <w:rPr>
                <w:noProof/>
                <w:webHidden/>
              </w:rPr>
              <w:fldChar w:fldCharType="end"/>
            </w:r>
          </w:hyperlink>
        </w:p>
        <w:p w14:paraId="55B9D215" w14:textId="4A4E68AB" w:rsidR="008717C1" w:rsidRDefault="00A854B8">
          <w:pPr>
            <w:pStyle w:val="Verzeichnis1"/>
            <w:tabs>
              <w:tab w:val="left" w:pos="480"/>
              <w:tab w:val="right" w:leader="dot" w:pos="9062"/>
            </w:tabs>
            <w:rPr>
              <w:rFonts w:eastAsiaTheme="minorEastAsia" w:cstheme="minorBidi"/>
              <w:noProof/>
              <w:lang w:eastAsia="de-DE"/>
            </w:rPr>
          </w:pPr>
          <w:hyperlink w:anchor="_Toc80274862" w:history="1">
            <w:r w:rsidR="008717C1" w:rsidRPr="00F97CE6">
              <w:rPr>
                <w:rStyle w:val="Hyperlink"/>
                <w:noProof/>
              </w:rPr>
              <w:t>6.</w:t>
            </w:r>
            <w:r w:rsidR="008717C1">
              <w:rPr>
                <w:rFonts w:eastAsiaTheme="minorEastAsia" w:cstheme="minorBidi"/>
                <w:noProof/>
                <w:lang w:eastAsia="de-DE"/>
              </w:rPr>
              <w:tab/>
            </w:r>
            <w:r w:rsidR="008717C1" w:rsidRPr="00F97CE6">
              <w:rPr>
                <w:rStyle w:val="Hyperlink"/>
                <w:noProof/>
              </w:rPr>
              <w:t>Verwandte Arbeiten</w:t>
            </w:r>
            <w:r w:rsidR="008717C1">
              <w:rPr>
                <w:noProof/>
                <w:webHidden/>
              </w:rPr>
              <w:tab/>
            </w:r>
            <w:r w:rsidR="008717C1">
              <w:rPr>
                <w:noProof/>
                <w:webHidden/>
              </w:rPr>
              <w:fldChar w:fldCharType="begin"/>
            </w:r>
            <w:r w:rsidR="008717C1">
              <w:rPr>
                <w:noProof/>
                <w:webHidden/>
              </w:rPr>
              <w:instrText xml:space="preserve"> PAGEREF _Toc80274862 \h </w:instrText>
            </w:r>
            <w:r w:rsidR="008717C1">
              <w:rPr>
                <w:noProof/>
                <w:webHidden/>
              </w:rPr>
            </w:r>
            <w:r w:rsidR="008717C1">
              <w:rPr>
                <w:noProof/>
                <w:webHidden/>
              </w:rPr>
              <w:fldChar w:fldCharType="separate"/>
            </w:r>
            <w:r w:rsidR="004E3487">
              <w:rPr>
                <w:noProof/>
                <w:webHidden/>
              </w:rPr>
              <w:t>17</w:t>
            </w:r>
            <w:r w:rsidR="008717C1">
              <w:rPr>
                <w:noProof/>
                <w:webHidden/>
              </w:rPr>
              <w:fldChar w:fldCharType="end"/>
            </w:r>
          </w:hyperlink>
        </w:p>
        <w:p w14:paraId="54BD4F76" w14:textId="00E0D2DA" w:rsidR="008717C1" w:rsidRDefault="00A854B8">
          <w:pPr>
            <w:pStyle w:val="Verzeichnis1"/>
            <w:tabs>
              <w:tab w:val="left" w:pos="480"/>
              <w:tab w:val="right" w:leader="dot" w:pos="9062"/>
            </w:tabs>
            <w:rPr>
              <w:rFonts w:eastAsiaTheme="minorEastAsia" w:cstheme="minorBidi"/>
              <w:noProof/>
              <w:lang w:eastAsia="de-DE"/>
            </w:rPr>
          </w:pPr>
          <w:hyperlink w:anchor="_Toc80274863" w:history="1">
            <w:r w:rsidR="008717C1" w:rsidRPr="00F97CE6">
              <w:rPr>
                <w:rStyle w:val="Hyperlink"/>
                <w:noProof/>
              </w:rPr>
              <w:t>7.</w:t>
            </w:r>
            <w:r w:rsidR="008717C1">
              <w:rPr>
                <w:rFonts w:eastAsiaTheme="minorEastAsia" w:cstheme="minorBidi"/>
                <w:noProof/>
                <w:lang w:eastAsia="de-DE"/>
              </w:rPr>
              <w:tab/>
            </w:r>
            <w:r w:rsidR="008717C1" w:rsidRPr="00F97CE6">
              <w:rPr>
                <w:rStyle w:val="Hyperlink"/>
                <w:noProof/>
              </w:rPr>
              <w:t>Zusammenfassung und Ausblick</w:t>
            </w:r>
            <w:r w:rsidR="008717C1">
              <w:rPr>
                <w:noProof/>
                <w:webHidden/>
              </w:rPr>
              <w:tab/>
            </w:r>
            <w:r w:rsidR="008717C1">
              <w:rPr>
                <w:noProof/>
                <w:webHidden/>
              </w:rPr>
              <w:fldChar w:fldCharType="begin"/>
            </w:r>
            <w:r w:rsidR="008717C1">
              <w:rPr>
                <w:noProof/>
                <w:webHidden/>
              </w:rPr>
              <w:instrText xml:space="preserve"> PAGEREF _Toc80274863 \h </w:instrText>
            </w:r>
            <w:r w:rsidR="008717C1">
              <w:rPr>
                <w:noProof/>
                <w:webHidden/>
              </w:rPr>
            </w:r>
            <w:r w:rsidR="008717C1">
              <w:rPr>
                <w:noProof/>
                <w:webHidden/>
              </w:rPr>
              <w:fldChar w:fldCharType="separate"/>
            </w:r>
            <w:r w:rsidR="004E3487">
              <w:rPr>
                <w:noProof/>
                <w:webHidden/>
              </w:rPr>
              <w:t>18</w:t>
            </w:r>
            <w:r w:rsidR="008717C1">
              <w:rPr>
                <w:noProof/>
                <w:webHidden/>
              </w:rPr>
              <w:fldChar w:fldCharType="end"/>
            </w:r>
          </w:hyperlink>
        </w:p>
        <w:p w14:paraId="7D9E47EB" w14:textId="0FA345FB" w:rsidR="008717C1" w:rsidRDefault="00A854B8">
          <w:pPr>
            <w:pStyle w:val="Verzeichnis1"/>
            <w:tabs>
              <w:tab w:val="right" w:leader="dot" w:pos="9062"/>
            </w:tabs>
            <w:rPr>
              <w:rFonts w:eastAsiaTheme="minorEastAsia" w:cstheme="minorBidi"/>
              <w:noProof/>
              <w:lang w:eastAsia="de-DE"/>
            </w:rPr>
          </w:pPr>
          <w:hyperlink w:anchor="_Toc80274864" w:history="1">
            <w:r w:rsidR="008717C1" w:rsidRPr="00F97CE6">
              <w:rPr>
                <w:rStyle w:val="Hyperlink"/>
                <w:noProof/>
              </w:rPr>
              <w:t>Literaturverzeichnis</w:t>
            </w:r>
            <w:r w:rsidR="008717C1">
              <w:rPr>
                <w:noProof/>
                <w:webHidden/>
              </w:rPr>
              <w:tab/>
            </w:r>
            <w:r w:rsidR="008717C1">
              <w:rPr>
                <w:noProof/>
                <w:webHidden/>
              </w:rPr>
              <w:fldChar w:fldCharType="begin"/>
            </w:r>
            <w:r w:rsidR="008717C1">
              <w:rPr>
                <w:noProof/>
                <w:webHidden/>
              </w:rPr>
              <w:instrText xml:space="preserve"> PAGEREF _Toc80274864 \h </w:instrText>
            </w:r>
            <w:r w:rsidR="008717C1">
              <w:rPr>
                <w:noProof/>
                <w:webHidden/>
              </w:rPr>
            </w:r>
            <w:r w:rsidR="008717C1">
              <w:rPr>
                <w:noProof/>
                <w:webHidden/>
              </w:rPr>
              <w:fldChar w:fldCharType="separate"/>
            </w:r>
            <w:r w:rsidR="004E3487">
              <w:rPr>
                <w:noProof/>
                <w:webHidden/>
              </w:rPr>
              <w:t>i</w:t>
            </w:r>
            <w:r w:rsidR="008717C1">
              <w:rPr>
                <w:noProof/>
                <w:webHidden/>
              </w:rPr>
              <w:fldChar w:fldCharType="end"/>
            </w:r>
          </w:hyperlink>
        </w:p>
        <w:p w14:paraId="3C39EB59" w14:textId="41219A0C" w:rsidR="008717C1" w:rsidRDefault="00A854B8">
          <w:pPr>
            <w:pStyle w:val="Verzeichnis1"/>
            <w:tabs>
              <w:tab w:val="right" w:leader="dot" w:pos="9062"/>
            </w:tabs>
            <w:rPr>
              <w:rFonts w:eastAsiaTheme="minorEastAsia" w:cstheme="minorBidi"/>
              <w:noProof/>
              <w:lang w:eastAsia="de-DE"/>
            </w:rPr>
          </w:pPr>
          <w:hyperlink w:anchor="_Toc80274865" w:history="1">
            <w:r w:rsidR="008717C1" w:rsidRPr="00F97CE6">
              <w:rPr>
                <w:rStyle w:val="Hyperlink"/>
                <w:noProof/>
              </w:rPr>
              <w:t>Anhang</w:t>
            </w:r>
            <w:r w:rsidR="008717C1">
              <w:rPr>
                <w:noProof/>
                <w:webHidden/>
              </w:rPr>
              <w:tab/>
            </w:r>
            <w:r w:rsidR="008717C1">
              <w:rPr>
                <w:noProof/>
                <w:webHidden/>
              </w:rPr>
              <w:fldChar w:fldCharType="begin"/>
            </w:r>
            <w:r w:rsidR="008717C1">
              <w:rPr>
                <w:noProof/>
                <w:webHidden/>
              </w:rPr>
              <w:instrText xml:space="preserve"> PAGEREF _Toc80274865 \h </w:instrText>
            </w:r>
            <w:r w:rsidR="008717C1">
              <w:rPr>
                <w:noProof/>
                <w:webHidden/>
              </w:rPr>
            </w:r>
            <w:r w:rsidR="008717C1">
              <w:rPr>
                <w:noProof/>
                <w:webHidden/>
              </w:rPr>
              <w:fldChar w:fldCharType="separate"/>
            </w:r>
            <w:r w:rsidR="004E3487">
              <w:rPr>
                <w:noProof/>
                <w:webHidden/>
              </w:rPr>
              <w:t>ii</w:t>
            </w:r>
            <w:r w:rsidR="008717C1">
              <w:rPr>
                <w:noProof/>
                <w:webHidden/>
              </w:rPr>
              <w:fldChar w:fldCharType="end"/>
            </w:r>
          </w:hyperlink>
        </w:p>
        <w:p w14:paraId="047000A6" w14:textId="15067B3E" w:rsidR="00991D39" w:rsidRDefault="00991D39" w:rsidP="00537FBC">
          <w:r>
            <w:fldChar w:fldCharType="end"/>
          </w:r>
        </w:p>
      </w:sdtContent>
    </w:sdt>
    <w:p w14:paraId="0A348EE9" w14:textId="1C8EDE9D" w:rsidR="001C6E03" w:rsidRDefault="001C6E03" w:rsidP="00537FBC"/>
    <w:p w14:paraId="6239CC0C" w14:textId="77777777" w:rsidR="008D5147" w:rsidRDefault="008D5147" w:rsidP="00537FBC"/>
    <w:p w14:paraId="29D7B2A2" w14:textId="77777777" w:rsidR="001C6E03" w:rsidRDefault="001C6E03" w:rsidP="00537FBC"/>
    <w:p w14:paraId="55FC2CD5" w14:textId="3890E616" w:rsidR="008D5147" w:rsidRDefault="008D5147" w:rsidP="00537FBC">
      <w:pPr>
        <w:sectPr w:rsidR="008D5147" w:rsidSect="00153762">
          <w:pgSz w:w="11906" w:h="16838"/>
          <w:pgMar w:top="1417" w:right="1417" w:bottom="1134" w:left="1417" w:header="708" w:footer="708" w:gutter="0"/>
          <w:pgNumType w:fmt="upperRoman"/>
          <w:cols w:space="708"/>
          <w:docGrid w:linePitch="360"/>
        </w:sectPr>
      </w:pPr>
    </w:p>
    <w:p w14:paraId="4D674C64" w14:textId="674EFAD7" w:rsidR="001C6E03" w:rsidRPr="00537FBC" w:rsidRDefault="008F593C" w:rsidP="00537FBC">
      <w:pPr>
        <w:pStyle w:val="berschrift1"/>
      </w:pPr>
      <w:bookmarkStart w:id="1" w:name="_Toc80274842"/>
      <w:bookmarkStart w:id="2" w:name="_Ref80356596"/>
      <w:bookmarkStart w:id="3" w:name="_Ref80356977"/>
      <w:r w:rsidRPr="00537FBC">
        <w:lastRenderedPageBreak/>
        <w:t>Einleitung</w:t>
      </w:r>
      <w:bookmarkEnd w:id="1"/>
      <w:bookmarkEnd w:id="2"/>
      <w:bookmarkEnd w:id="3"/>
    </w:p>
    <w:p w14:paraId="22A398A8" w14:textId="371119C3" w:rsidR="004B5EBE" w:rsidRDefault="00462FAD" w:rsidP="00184993">
      <w:r>
        <w:t>W</w:t>
      </w:r>
      <w:r w:rsidR="00E7704F">
        <w:t>eltweit wurden</w:t>
      </w:r>
      <w:r w:rsidR="003D5B67">
        <w:t xml:space="preserve"> im Jahr</w:t>
      </w:r>
      <w:r w:rsidR="00DB2942">
        <w:t xml:space="preserve"> 2020 mehr als 260 Millionen Hektoliter</w:t>
      </w:r>
      <w:r w:rsidR="003B7138">
        <w:t xml:space="preserve"> (</w:t>
      </w:r>
      <w:proofErr w:type="spellStart"/>
      <w:r w:rsidR="003B7138">
        <w:t>mhl</w:t>
      </w:r>
      <w:proofErr w:type="spellEnd"/>
      <w:r w:rsidR="003B7138">
        <w:t>)</w:t>
      </w:r>
      <w:r w:rsidR="00DB2942">
        <w:t xml:space="preserve"> Wein produziert</w:t>
      </w:r>
      <w:r w:rsidR="004D03E1">
        <w:t xml:space="preserve"> </w:t>
      </w:r>
      <w:sdt>
        <w:sdtPr>
          <w:alias w:val="To edit, see citavi.com/edit"/>
          <w:tag w:val="CitaviPlaceholder#7530d820-a709-41a7-8db9-c97b0ff15e8e"/>
          <w:id w:val="1584952096"/>
          <w:placeholder>
            <w:docPart w:val="DefaultPlaceholder_-1854013440"/>
          </w:placeholder>
        </w:sdtPr>
        <w:sdtEndPr/>
        <w:sdtContent>
          <w:r w:rsidR="004D03E1">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NDA1ZDIxLWJmNzEtNGE1Yi1iM2IyLTdkOTE4ZTk5MTk0MCIsIlJhbmdlTGVuZ3RoIjozLCJSZWZlcmVuY2VJZCI6Ijg3ZDYyMTYyLWNhMzQtNDI1ZC1iMGUxLThhN2MxNGJjYWM0Ny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BhdSIsIkxhc3ROYW1lIjoiUm9jYSIsIlByb3RlY3RlZCI6ZmFsc2UsIlNleCI6MiwiQ3JlYXRlZEJ5IjoiX1JpY2hhcmQgQnJlbm5lY2tlIiwiQ3JlYXRlZE9uIjoiMjAyMS0wOC0xOFQxMToxOTo0MiIsIk1vZGlmaWVkQnkiOiJfUmljaGFyZCBCcmVubmVja2UiLCJJZCI6ImRiYTAwNDEyLTM4MWQtNDAyMS1iOTQzLWY3MGNjYmIwMTNkZiIsIk1vZGlmaWVkT24iOiIyMDIxLTA4LTE4VDExOjE5OjQy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A0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9pdi5pbnQvcHVibGljL21lZGlhcy83ODgwL29pdi1zdGF0ZS1vZi10aGUtdml0aXZpbmljdWx0dXJhbC13b3JsZC0yMDIwLXBwdC5wZGYiLCJVcmlTdHJpbmciOiJodHRwczovL3d3dy5vaXYuaW50L3B1YmxpYy9tZWRpYXMvNzg4MC9vaXYtc3RhdGUtb2YtdGhlLXZpdGl2aW5pY3VsdHVyYWwtd29ybGQtMjAyMC1wc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}</w:instrText>
          </w:r>
          <w:r w:rsidR="004D03E1">
            <w:fldChar w:fldCharType="separate"/>
          </w:r>
          <w:r w:rsidR="00B95F50">
            <w:t>[1]</w:t>
          </w:r>
          <w:r w:rsidR="004D03E1">
            <w:fldChar w:fldCharType="end"/>
          </w:r>
        </w:sdtContent>
      </w:sdt>
      <w:r w:rsidR="00DB2942">
        <w:t>.</w:t>
      </w:r>
      <w:r w:rsidR="00F72083">
        <w:t xml:space="preserve"> U</w:t>
      </w:r>
      <w:r w:rsidR="00DD270F">
        <w:t>mgerechnet</w:t>
      </w:r>
      <w:r w:rsidR="00F72083">
        <w:t xml:space="preserve"> sind dies</w:t>
      </w:r>
      <w:r w:rsidR="00DB2942">
        <w:t xml:space="preserve"> </w:t>
      </w:r>
      <w:r w:rsidR="001568FD" w:rsidRPr="001568FD">
        <w:t>26</w:t>
      </w:r>
      <w:r w:rsidR="001568FD">
        <w:t>.</w:t>
      </w:r>
      <w:r w:rsidR="001568FD" w:rsidRPr="001568FD">
        <w:t>000</w:t>
      </w:r>
      <w:r w:rsidR="001568FD">
        <w:t>.</w:t>
      </w:r>
      <w:r w:rsidR="001568FD" w:rsidRPr="001568FD">
        <w:t>000</w:t>
      </w:r>
      <w:r w:rsidR="001568FD">
        <w:t>.</w:t>
      </w:r>
      <w:r w:rsidR="001568FD" w:rsidRPr="001568FD">
        <w:t>000</w:t>
      </w:r>
      <w:r w:rsidR="00DD270F">
        <w:t xml:space="preserve"> Liter (26 Milliarden Liter)</w:t>
      </w:r>
      <w:r w:rsidR="0034344C">
        <w:t xml:space="preserve">, </w:t>
      </w:r>
      <w:r w:rsidR="007E7857">
        <w:t xml:space="preserve">von denen allein Deutschland </w:t>
      </w:r>
      <w:r w:rsidR="00D05033">
        <w:t xml:space="preserve">8,4 </w:t>
      </w:r>
      <w:proofErr w:type="spellStart"/>
      <w:r w:rsidR="00D05033">
        <w:t>mhl</w:t>
      </w:r>
      <w:proofErr w:type="spellEnd"/>
      <w:r w:rsidR="007E7857">
        <w:t xml:space="preserve"> produziert worden sind</w:t>
      </w:r>
      <w:r w:rsidR="00D05033">
        <w:t xml:space="preserve"> </w:t>
      </w:r>
      <w:sdt>
        <w:sdtPr>
          <w:alias w:val="To edit, see citavi.com/edit"/>
          <w:tag w:val="CitaviPlaceholder#40f2294a-9643-4937-b048-ad588849f0fe"/>
          <w:id w:val="-90697147"/>
          <w:placeholder>
            <w:docPart w:val="DefaultPlaceholder_-1854013440"/>
          </w:placeholder>
        </w:sdtPr>
        <w:sdtEndPr/>
        <w:sdtContent>
          <w:r w:rsidR="001B3D4D">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YzI0NDgxLTk4NWQtNGM4Ni05ZmRkLTUyY2IzMjc1NzE0MCIsIlJhbmdlTGVuZ3RoIjozLCJSZWZlcmVuY2VJZCI6Ijg3ZDYyMTYyLWNhMzQtNDI1ZC1iMGUxLThhN2MxNGJjYWM0Ny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BhdSIsIkxhc3ROYW1lIjoiUm9jYSIsIlByb3RlY3RlZCI6ZmFsc2UsIlNleCI6MiwiQ3JlYXRlZEJ5IjoiX1JpY2hhcmQgQnJlbm5lY2tlIiwiQ3JlYXRlZE9uIjoiMjAyMS0wOC0xOFQxMToxOTo0MiIsIk1vZGlmaWVkQnkiOiJfUmljaGFyZCBCcmVubmVja2UiLCJJZCI6ImRiYTAwNDEyLTM4MWQtNDAyMS1iOTQzLWY3MGNjYmIwMTNkZiIsIk1vZGlmaWVkT24iOiIyMDIxLTA4LTE4VDExOjE5OjQy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A0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9pdi5pbnQvcHVibGljL21lZGlhcy83ODgwL29pdi1zdGF0ZS1vZi10aGUtdml0aXZpbmljdWx0dXJhbC13b3JsZC0yMDIwLXBwdC5wZGYiLCJVcmlTdHJpbmciOiJodHRwczovL3d3dy5vaXYuaW50L3B1YmxpYy9tZWRpYXMvNzg4MC9vaXYtc3RhdGUtb2YtdGhlLXZpdGl2aW5pY3VsdHVyYWwtd29ybGQtMjAyMC1wc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}</w:instrText>
          </w:r>
          <w:r w:rsidR="001B3D4D">
            <w:fldChar w:fldCharType="separate"/>
          </w:r>
          <w:r w:rsidR="00B95F50">
            <w:t>[1]</w:t>
          </w:r>
          <w:r w:rsidR="001B3D4D">
            <w:fldChar w:fldCharType="end"/>
          </w:r>
        </w:sdtContent>
      </w:sdt>
      <w:r w:rsidR="003B7138">
        <w:t xml:space="preserve">. </w:t>
      </w:r>
      <w:r w:rsidR="00D05033">
        <w:t xml:space="preserve">Dies ist jedoch </w:t>
      </w:r>
      <w:r w:rsidR="003E0CA3">
        <w:t>nichts</w:t>
      </w:r>
      <w:r w:rsidR="00D05033">
        <w:t xml:space="preserve"> im </w:t>
      </w:r>
      <w:proofErr w:type="spellStart"/>
      <w:r w:rsidR="00D05033">
        <w:t>vergleich</w:t>
      </w:r>
      <w:proofErr w:type="spellEnd"/>
      <w:r w:rsidR="00D05033">
        <w:t xml:space="preserve"> zu der führenden Weinproduktionsnation </w:t>
      </w:r>
      <w:r w:rsidR="003E0CA3">
        <w:t>Italien</w:t>
      </w:r>
      <w:r w:rsidR="00D05033">
        <w:t>,</w:t>
      </w:r>
      <w:r w:rsidR="003E0CA3">
        <w:t xml:space="preserve"> welche im selben Jahr mit </w:t>
      </w:r>
      <w:r w:rsidR="003D5B67">
        <w:t xml:space="preserve">49,1 </w:t>
      </w:r>
      <w:proofErr w:type="spellStart"/>
      <w:r w:rsidR="003D5B67">
        <w:t>mhl</w:t>
      </w:r>
      <w:proofErr w:type="spellEnd"/>
      <w:r w:rsidR="003D5B67">
        <w:t xml:space="preserve"> rund das neunfache der deutschen Menge produzierte</w:t>
      </w:r>
      <w:r w:rsidR="009200FA">
        <w:t xml:space="preserve"> </w:t>
      </w:r>
      <w:sdt>
        <w:sdtPr>
          <w:alias w:val="To edit, see citavi.com/edit"/>
          <w:tag w:val="CitaviPlaceholder#7df7ed3c-9429-45c2-aeb8-a9f872296d27"/>
          <w:id w:val="-101960996"/>
          <w:placeholder>
            <w:docPart w:val="DefaultPlaceholder_-1854013440"/>
          </w:placeholder>
        </w:sdtPr>
        <w:sdtEndPr/>
        <w:sdtContent>
          <w:r w:rsidR="001B3D4D">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N2ZmMzI4LTJiNjgtNDQzYi04YTAwLWRiZjFkZWE1YzUxZiIsIlJhbmdlTGVuZ3RoIjozLCJSZWZlcmVuY2VJZCI6Ijg3ZDYyMTYyLWNhMzQtNDI1ZC1iMGUxLThhN2MxNGJjYWM0Ny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BhdSIsIkxhc3ROYW1lIjoiUm9jYSIsIlByb3RlY3RlZCI6ZmFsc2UsIlNleCI6MiwiQ3JlYXRlZEJ5IjoiX1JpY2hhcmQgQnJlbm5lY2tlIiwiQ3JlYXRlZE9uIjoiMjAyMS0wOC0xOFQxMToxOTo0MiIsIk1vZGlmaWVkQnkiOiJfUmljaGFyZCBCcmVubmVja2UiLCJJZCI6ImRiYTAwNDEyLTM4MWQtNDAyMS1iOTQzLWY3MGNjYmIwMTNkZiIsIk1vZGlmaWVkT24iOiIyMDIxLTA4LTE4VDExOjE5OjQy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A0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9pdi5pbnQvcHVibGljL21lZGlhcy83ODgwL29pdi1zdGF0ZS1vZi10aGUtdml0aXZpbmljdWx0dXJhbC13b3JsZC0yMDIwLXBwdC5wZGYiLCJVcmlTdHJpbmciOiJodHRwczovL3d3dy5vaXYuaW50L3B1YmxpYy9tZWRpYXMvNzg4MC9vaXYtc3RhdGUtb2YtdGhlLXZpdGl2aW5pY3VsdHVyYWwtd29ybGQtMjAyMC1wc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}</w:instrText>
          </w:r>
          <w:r w:rsidR="001B3D4D">
            <w:fldChar w:fldCharType="separate"/>
          </w:r>
          <w:r w:rsidR="00B95F50">
            <w:t>[1]</w:t>
          </w:r>
          <w:r w:rsidR="001B3D4D">
            <w:fldChar w:fldCharType="end"/>
          </w:r>
        </w:sdtContent>
      </w:sdt>
      <w:r w:rsidR="00531DFF">
        <w:t xml:space="preserve">. </w:t>
      </w:r>
      <w:r w:rsidR="00F40BFB">
        <w:t>Allein</w:t>
      </w:r>
      <w:r w:rsidR="005F6C93">
        <w:t xml:space="preserve"> aus diesen Zahle</w:t>
      </w:r>
      <w:r w:rsidR="005F602B">
        <w:t>n</w:t>
      </w:r>
      <w:r w:rsidR="005F6C93">
        <w:t xml:space="preserve"> sollte sich bereits erahnen lassen, dass We</w:t>
      </w:r>
      <w:r w:rsidR="008239A0">
        <w:t xml:space="preserve">ine global </w:t>
      </w:r>
      <w:r w:rsidR="00F40BFB">
        <w:t>beliebt sind</w:t>
      </w:r>
      <w:r w:rsidR="004346E2">
        <w:t xml:space="preserve"> und diese in den verschiedensten Ausführung</w:t>
      </w:r>
      <w:r w:rsidR="00A9576F">
        <w:t xml:space="preserve">en </w:t>
      </w:r>
      <w:r w:rsidR="005F602B">
        <w:t>existieren</w:t>
      </w:r>
      <w:r w:rsidR="00A9576F">
        <w:t>.</w:t>
      </w:r>
      <w:r w:rsidR="005F602B">
        <w:t xml:space="preserve"> </w:t>
      </w:r>
      <w:r w:rsidR="00DF1342">
        <w:t xml:space="preserve">Aus dieser Vielfalt an Weinen wurde </w:t>
      </w:r>
      <w:r w:rsidR="000706D8">
        <w:t xml:space="preserve">ein Datensatz zusammengestellt mit rund 21 Tausend </w:t>
      </w:r>
      <w:r w:rsidR="00CE7CF0">
        <w:t>Einträgen</w:t>
      </w:r>
      <w:r w:rsidR="00B03CD2">
        <w:t xml:space="preserve">, </w:t>
      </w:r>
      <w:r w:rsidR="006E3B79">
        <w:t xml:space="preserve">welcher in dieser Arbeit genauer </w:t>
      </w:r>
      <w:r w:rsidR="00CD4295">
        <w:t>betrachtet</w:t>
      </w:r>
      <w:r w:rsidR="006E3B79">
        <w:t xml:space="preserve"> wird.</w:t>
      </w:r>
      <w:r w:rsidR="004B5EBE">
        <w:t xml:space="preserve"> </w:t>
      </w:r>
      <w:r w:rsidR="00EF1534">
        <w:t xml:space="preserve">So sollen die Informationen innerhalb des Datensatzes so aufbereitet werden, dass eine Visualisierung dieser Daten möglich wird. </w:t>
      </w:r>
      <w:r w:rsidR="004B5EBE">
        <w:t xml:space="preserve">Diese </w:t>
      </w:r>
      <w:r w:rsidR="00B417E1">
        <w:t xml:space="preserve">werden anschließend </w:t>
      </w:r>
      <w:r w:rsidR="000F52E1">
        <w:t xml:space="preserve">mithilfe von verschiedenen </w:t>
      </w:r>
      <w:r w:rsidR="00C36E0E" w:rsidRPr="00C36E0E">
        <w:t xml:space="preserve">Visualisierungstechniken </w:t>
      </w:r>
      <w:r w:rsidR="00C36E0E">
        <w:t>abgebildet</w:t>
      </w:r>
      <w:r w:rsidR="000F52E1">
        <w:t>.</w:t>
      </w:r>
    </w:p>
    <w:p w14:paraId="22B82FA3" w14:textId="525C6A17" w:rsidR="00157FE2" w:rsidRDefault="00BF3C1D" w:rsidP="00184993">
      <w:r>
        <w:t xml:space="preserve">Das Hauptziel ist dabei </w:t>
      </w:r>
      <w:r w:rsidR="0057008E">
        <w:t>diesen Datensatz so bereitzustellen, dass die verschiedenen Zielgruppen</w:t>
      </w:r>
      <w:r w:rsidR="005B6EAB">
        <w:t xml:space="preserve"> ihre individuellen </w:t>
      </w:r>
      <w:r w:rsidR="00F517F4">
        <w:t>Fragen rund um das Thema Weine</w:t>
      </w:r>
      <w:r w:rsidR="005B6EAB">
        <w:t xml:space="preserve"> </w:t>
      </w:r>
      <w:r w:rsidR="00F517F4">
        <w:t>beantworten können.</w:t>
      </w:r>
      <w:r w:rsidR="00EF40DE">
        <w:t xml:space="preserve"> </w:t>
      </w:r>
      <w:r w:rsidR="00F14348">
        <w:t xml:space="preserve">Um dies zu </w:t>
      </w:r>
      <w:r w:rsidR="00432C7F">
        <w:t>erfüllen,</w:t>
      </w:r>
      <w:r w:rsidR="00F14348">
        <w:t xml:space="preserve"> sollten </w:t>
      </w:r>
      <w:r w:rsidR="00CA05A2">
        <w:t xml:space="preserve">zwei </w:t>
      </w:r>
      <w:r w:rsidR="00F14348">
        <w:t>verschieden</w:t>
      </w:r>
      <w:r w:rsidR="00CA05A2">
        <w:t>e</w:t>
      </w:r>
      <w:r w:rsidR="00F14348">
        <w:t xml:space="preserve"> Eigenschaften des Datensatzes gegenübergestellt werden können</w:t>
      </w:r>
      <w:r w:rsidR="00BF23F2">
        <w:t xml:space="preserve">. </w:t>
      </w:r>
      <w:r w:rsidR="002F7FE3">
        <w:t xml:space="preserve">Somit </w:t>
      </w:r>
      <w:r w:rsidR="0054306E">
        <w:t xml:space="preserve">wäre es beispielsweise </w:t>
      </w:r>
      <w:r w:rsidR="005B5A5B">
        <w:t>denkbar</w:t>
      </w:r>
      <w:r w:rsidR="002F7FE3">
        <w:t xml:space="preserve"> das Preisleistungsverhältnis </w:t>
      </w:r>
      <w:r w:rsidR="00CA05A2">
        <w:t>bei verschiedenen</w:t>
      </w:r>
      <w:r w:rsidR="002F7FE3">
        <w:t xml:space="preserve"> Eigenschaften </w:t>
      </w:r>
      <w:r w:rsidR="0054306E">
        <w:t>herauszufinden</w:t>
      </w:r>
      <w:r w:rsidR="00783F22">
        <w:t xml:space="preserve">. </w:t>
      </w:r>
      <w:r w:rsidR="00FB175A">
        <w:t xml:space="preserve">Weiterhin </w:t>
      </w:r>
      <w:r w:rsidR="00CA05A2">
        <w:t>sollte</w:t>
      </w:r>
      <w:r w:rsidR="006507B0">
        <w:t xml:space="preserve"> es möglich sein mehr als nur zwei Eigenschaften des </w:t>
      </w:r>
      <w:r w:rsidR="00AE172D">
        <w:t xml:space="preserve">Datensatzes </w:t>
      </w:r>
      <w:r w:rsidR="009D7A55">
        <w:t>zu vergleichen</w:t>
      </w:r>
      <w:r w:rsidR="00AE172D">
        <w:t xml:space="preserve">, um so ein </w:t>
      </w:r>
      <w:r w:rsidR="0027463C">
        <w:t xml:space="preserve">besseres Verständnis für die verschiedenen </w:t>
      </w:r>
      <w:r w:rsidR="00B56EF3">
        <w:t>Eigenschaften</w:t>
      </w:r>
      <w:r w:rsidR="00783F22">
        <w:t xml:space="preserve"> und zusammenhänge</w:t>
      </w:r>
      <w:r w:rsidR="00B56EF3">
        <w:t xml:space="preserve"> des Weines zu </w:t>
      </w:r>
      <w:r w:rsidR="00783F22">
        <w:t>schaffen</w:t>
      </w:r>
      <w:r w:rsidR="00B56EF3">
        <w:t xml:space="preserve">. </w:t>
      </w:r>
      <w:r w:rsidR="006F58CF">
        <w:t xml:space="preserve">Außerdem sollten die </w:t>
      </w:r>
      <w:r w:rsidR="00F52533">
        <w:t>Visualisierungen</w:t>
      </w:r>
      <w:r w:rsidR="006F58CF">
        <w:t xml:space="preserve"> eine </w:t>
      </w:r>
      <w:r w:rsidR="0074075F">
        <w:t>Möglichkeit</w:t>
      </w:r>
      <w:r w:rsidR="006F58CF">
        <w:t xml:space="preserve"> der Zuordnung </w:t>
      </w:r>
      <w:r w:rsidR="0074075F">
        <w:t xml:space="preserve">der Weine </w:t>
      </w:r>
      <w:r w:rsidR="00F52533">
        <w:t xml:space="preserve">nach der Herkunft </w:t>
      </w:r>
      <w:r w:rsidR="0074075F">
        <w:t xml:space="preserve">ermöglichen, umso Beispielsweise überprüfen zu können </w:t>
      </w:r>
      <w:r w:rsidR="00085C63">
        <w:t>ob</w:t>
      </w:r>
      <w:r w:rsidR="0074075F">
        <w:t xml:space="preserve"> </w:t>
      </w:r>
      <w:r w:rsidR="00F52533">
        <w:t xml:space="preserve">die verschiedenen Produktionsmengen mit den Weinarten eines Landes </w:t>
      </w:r>
      <w:r w:rsidR="008D217E">
        <w:t>gleichmäßig mit</w:t>
      </w:r>
      <w:r w:rsidR="00085C63">
        <w:t>wachsen</w:t>
      </w:r>
      <w:r w:rsidR="00F52533">
        <w:t>.</w:t>
      </w:r>
      <w:r w:rsidR="0001178F">
        <w:t xml:space="preserve"> </w:t>
      </w:r>
      <w:r w:rsidR="00157FE2">
        <w:t>Diese</w:t>
      </w:r>
      <w:r w:rsidR="00197C7E">
        <w:t xml:space="preserve"> </w:t>
      </w:r>
      <w:r w:rsidR="00157FE2">
        <w:t xml:space="preserve">Ziele </w:t>
      </w:r>
      <w:r w:rsidR="00197C7E">
        <w:t>werde</w:t>
      </w:r>
      <w:r w:rsidR="009105CC">
        <w:t xml:space="preserve">n anschließend in diesem Projektbericht mithilfe von drei </w:t>
      </w:r>
      <w:r w:rsidR="0001178F">
        <w:t>Visualisierungstechniken bearbeitet.</w:t>
      </w:r>
    </w:p>
    <w:p w14:paraId="4F51B7F1" w14:textId="1772C6B6" w:rsidR="008F593C" w:rsidRPr="00537FBC" w:rsidRDefault="008F593C" w:rsidP="00537FBC">
      <w:pPr>
        <w:pStyle w:val="berschrift2"/>
      </w:pPr>
      <w:bookmarkStart w:id="4" w:name="_Ref80273977"/>
      <w:bookmarkStart w:id="5" w:name="_Ref80274072"/>
      <w:bookmarkStart w:id="6" w:name="_Toc80274843"/>
      <w:r w:rsidRPr="00537FBC">
        <w:t>Anwendungshintergrund</w:t>
      </w:r>
      <w:bookmarkEnd w:id="4"/>
      <w:bookmarkEnd w:id="5"/>
      <w:bookmarkEnd w:id="6"/>
    </w:p>
    <w:p w14:paraId="7FFD70D9" w14:textId="19A92441" w:rsidR="00136832" w:rsidRDefault="00907B61" w:rsidP="00E952C0">
      <w:r>
        <w:t>Die Visualisierungstechniken, die in diesem Projektbericht verwendet werden, sind die des Scatterplots</w:t>
      </w:r>
      <w:r w:rsidR="00396078">
        <w:t>, der Parallelen Koordinaten und der Baum</w:t>
      </w:r>
      <w:r w:rsidR="00CF30E6">
        <w:t>hierarchie</w:t>
      </w:r>
      <w:r w:rsidR="00396078">
        <w:t xml:space="preserve">. </w:t>
      </w:r>
      <w:r w:rsidR="00136098">
        <w:t xml:space="preserve">Diese werden </w:t>
      </w:r>
      <w:r w:rsidR="00E93CF6">
        <w:t>nachfolgend</w:t>
      </w:r>
      <w:r w:rsidR="00136098">
        <w:t xml:space="preserve"> kurz </w:t>
      </w:r>
      <w:r w:rsidR="00E93CF6">
        <w:t>vorgestellt,</w:t>
      </w:r>
      <w:r w:rsidR="00136098">
        <w:t xml:space="preserve"> um ein besseres Verständnis für diese zu schaffen.</w:t>
      </w:r>
    </w:p>
    <w:p w14:paraId="7359EC38" w14:textId="1EDF2BBE" w:rsidR="00E952C0" w:rsidRDefault="002B1609" w:rsidP="00E952C0">
      <w:r w:rsidRPr="002B1609">
        <w:t xml:space="preserve">In einem </w:t>
      </w:r>
      <w:r>
        <w:t>Scatterplot</w:t>
      </w:r>
      <w:r w:rsidRPr="002B1609">
        <w:t xml:space="preserve"> werden die Werte für zwei verschiedene numerische Variablen durch Punkte dargestellt. Die Position der einzelnen Punkte auf der horizontalen und vertikalen Achse </w:t>
      </w:r>
      <w:r w:rsidR="003B6FFF">
        <w:t>geben</w:t>
      </w:r>
      <w:r w:rsidRPr="002B1609">
        <w:t xml:space="preserve"> die Werte für einen einzelnen Datenpunkt</w:t>
      </w:r>
      <w:r w:rsidR="004519A3">
        <w:t>e</w:t>
      </w:r>
      <w:r w:rsidRPr="002B1609">
        <w:t xml:space="preserve"> an. </w:t>
      </w:r>
      <w:r w:rsidR="004B5954">
        <w:t>Scatterplots</w:t>
      </w:r>
      <w:r w:rsidRPr="002B1609">
        <w:t xml:space="preserve"> werden verwendet, um Beziehungen zwischen Variablen zu beobachten.</w:t>
      </w:r>
      <w:r w:rsidR="00B0197F">
        <w:t xml:space="preserve"> So zeigen die</w:t>
      </w:r>
      <w:r w:rsidR="00521BD8" w:rsidRPr="00521BD8">
        <w:t xml:space="preserve"> Punkte in einem </w:t>
      </w:r>
      <w:r w:rsidR="00B0197F">
        <w:t>Scatterplot</w:t>
      </w:r>
      <w:r w:rsidR="00521BD8" w:rsidRPr="00521BD8">
        <w:t xml:space="preserve"> nicht nur die Werte der einzelnen Datenpunkte</w:t>
      </w:r>
      <w:r w:rsidR="00B0197F">
        <w:t xml:space="preserve"> an</w:t>
      </w:r>
      <w:r w:rsidR="00521BD8" w:rsidRPr="00521BD8">
        <w:t>, sondern auch Muster, wenn die Daten als Ganzes betrachtet werden.</w:t>
      </w:r>
      <w:r w:rsidR="00F52026">
        <w:t xml:space="preserve"> </w:t>
      </w:r>
      <w:r w:rsidR="002E433B">
        <w:t>Dadurch</w:t>
      </w:r>
      <w:r w:rsidR="008D4BEB">
        <w:t xml:space="preserve"> </w:t>
      </w:r>
      <w:r w:rsidR="002E433B">
        <w:t>wird es</w:t>
      </w:r>
      <w:r w:rsidR="008D4BEB">
        <w:t xml:space="preserve"> möglich verschiedene Korrelation</w:t>
      </w:r>
      <w:r w:rsidR="004E3927">
        <w:t>sbeziehungen</w:t>
      </w:r>
      <w:r w:rsidR="008D4BEB">
        <w:t xml:space="preserve"> </w:t>
      </w:r>
      <w:r w:rsidR="00F52026">
        <w:t>zu identifizieren</w:t>
      </w:r>
      <w:r w:rsidR="00B037AE">
        <w:t xml:space="preserve">. </w:t>
      </w:r>
      <w:r w:rsidR="00894522">
        <w:t>Weiterhin</w:t>
      </w:r>
      <w:r w:rsidR="00136098">
        <w:t xml:space="preserve"> ist es </w:t>
      </w:r>
      <w:r w:rsidR="002C53E4">
        <w:t xml:space="preserve">mithilfe eines </w:t>
      </w:r>
      <w:r w:rsidR="00EA635D">
        <w:t>Scatterplots</w:t>
      </w:r>
      <w:r w:rsidR="002C53E4">
        <w:t xml:space="preserve"> möglich verschiedene Daten in verschiedene Gruppen zu unterteilen</w:t>
      </w:r>
      <w:r w:rsidR="00EA635D">
        <w:t xml:space="preserve">, </w:t>
      </w:r>
      <w:r w:rsidR="009B71CE" w:rsidRPr="009B71CE">
        <w:t>je nachdem, wie eng die Punkte zusammenliegen.</w:t>
      </w:r>
      <w:r w:rsidR="009B71CE">
        <w:t xml:space="preserve"> </w:t>
      </w:r>
      <w:r w:rsidR="003C7390">
        <w:t>So lassen sich Ausreißer oder Lücken in den Daten erkennen</w:t>
      </w:r>
      <w:r w:rsidR="004519A3">
        <w:t xml:space="preserve">. </w:t>
      </w:r>
      <w:sdt>
        <w:sdtPr>
          <w:alias w:val="To edit, see citavi.com/edit"/>
          <w:tag w:val="CitaviPlaceholder#6c4f61fa-d335-4959-afcf-435fa9fa8a65"/>
          <w:id w:val="1622333790"/>
          <w:placeholder>
            <w:docPart w:val="DefaultPlaceholder_-1854013440"/>
          </w:placeholder>
        </w:sdtPr>
        <w:sdtEndPr/>
        <w:sdtContent>
          <w:r w:rsidR="00E93CF6">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ZDNlMGI2LWUyY2YtNDA5OS1hMDNhLWMzYzZmZDA2ZDdmZCIsIlJhbmdlTGVuZ3RoIjozLCJSZWZlcmVuY2VJZCI6IjM5MWIxYWIzLWQ5YTUtNGE3ZC1iMzMwLTJhOTZkMWZhYzBiMC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k1pa2UiLCJMYXN0TmFtZSI6IllpIiwiUHJvdGVjdGVkIjpmYWxzZSwiU2V4IjoyLCJDcmVhdGVkQnkiOiJfUmljaGFyZCBCcmVubmVja2UiLCJDcmVhdGVkT24iOiIyMDIxLTA4LTE4VDEyOjA4OjA2IiwiTW9kaWZpZWRCeSI6Il9SaWNoYXJkIEJyZW5uZWNrZSIsIklkIjoiNDEzOTMzZmEtZDNjMy00YjMxLTg2ZGItOGI5MTE0YmRkZDQwIiwiTW9kaWZpZWRPbiI6IjIwMjEtMDgtMThUMTI6MDg6MD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JicmVuXFxBcHBEYXRhXFxMb2NhbFxcVGVtcFxcbWxnaW9rcXQuanBnIiwiVXJpU3RyaW5nIjoiMzkxYjFhYjMtZDlhNS00YTdkLWIzMzAtMmE5NmQxZmFjMGIw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YuMTAuMjAxO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2NoYXJ0aW8uY29tL2xlYXJuL2NoYXJ0cy93aGF0LWlzLWEtc2NhdHRlci1wbG90LyIsIlVyaVN0cmluZyI6Imh0dHBzOi8vY2hhcnRpby5jb20vbGVhcm4vY2hhcnRzL3doYXQtaXMtYS1zY2F0dGVyLXBsb3Qv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}</w:instrText>
          </w:r>
          <w:r w:rsidR="00E93CF6">
            <w:fldChar w:fldCharType="separate"/>
          </w:r>
          <w:r w:rsidR="00B95F50">
            <w:t>[2]</w:t>
          </w:r>
          <w:r w:rsidR="00E93CF6">
            <w:fldChar w:fldCharType="end"/>
          </w:r>
        </w:sdtContent>
      </w:sdt>
    </w:p>
    <w:p w14:paraId="0E14BD03" w14:textId="2D8E6ADA" w:rsidR="00E93CF6" w:rsidRDefault="009E2D98" w:rsidP="00E952C0">
      <w:r>
        <w:t>Bei den Parallelen Koordinaten handelt es sich um ein</w:t>
      </w:r>
      <w:r w:rsidR="009A4210">
        <w:t xml:space="preserve">en Ansatz Mehrdimensionale Daten zu analysieren. </w:t>
      </w:r>
      <w:r w:rsidR="002E2B03">
        <w:t xml:space="preserve">Dabei werden die Daten auf verschiedene Achsen eingezeichnet, wobei jede Eigenschaft </w:t>
      </w:r>
      <w:r w:rsidR="00B42E86">
        <w:t xml:space="preserve">als </w:t>
      </w:r>
      <w:r w:rsidR="002E2B03">
        <w:t xml:space="preserve">eine Dimension </w:t>
      </w:r>
      <w:r w:rsidR="00B42E86">
        <w:t>dargestellt wird</w:t>
      </w:r>
      <w:r w:rsidR="00342E0C">
        <w:t>.</w:t>
      </w:r>
      <w:r w:rsidR="00321A5D">
        <w:t xml:space="preserve"> </w:t>
      </w:r>
      <w:r w:rsidR="00342E0C">
        <w:t>D</w:t>
      </w:r>
      <w:r w:rsidR="00EF5493">
        <w:t>iese</w:t>
      </w:r>
      <w:r w:rsidR="00321A5D">
        <w:t xml:space="preserve"> </w:t>
      </w:r>
      <w:r w:rsidR="00B42E86">
        <w:t>Daten</w:t>
      </w:r>
      <w:r w:rsidR="00A60CEA">
        <w:t xml:space="preserve"> </w:t>
      </w:r>
      <w:r w:rsidR="00342E0C">
        <w:t xml:space="preserve">werden </w:t>
      </w:r>
      <w:r w:rsidR="00B42E86">
        <w:t>über die verschiedenen Achsen miteinander verbunden.</w:t>
      </w:r>
      <w:r w:rsidR="009915B9">
        <w:t xml:space="preserve"> Die </w:t>
      </w:r>
      <w:r w:rsidR="00D77B8F">
        <w:t>Stärke</w:t>
      </w:r>
      <w:r w:rsidR="009915B9">
        <w:t xml:space="preserve"> der parallelen Koordinaten liegt vor allem darin </w:t>
      </w:r>
      <w:r w:rsidR="004125C3">
        <w:t>mehrdimensionale Muster</w:t>
      </w:r>
      <w:r w:rsidR="00D77B8F">
        <w:t xml:space="preserve"> und Vergleiche zu tätigen</w:t>
      </w:r>
      <w:r w:rsidR="004125C3">
        <w:t xml:space="preserve">. </w:t>
      </w:r>
      <w:r w:rsidR="000E7635">
        <w:t>Um die</w:t>
      </w:r>
      <w:r w:rsidR="005C34A5">
        <w:t>s zu erreichen ist es wichtig</w:t>
      </w:r>
      <w:r w:rsidR="00064D0E">
        <w:t>,</w:t>
      </w:r>
      <w:r w:rsidR="005C34A5">
        <w:t xml:space="preserve"> nicht zu denken das Linien eine Kodierung von Zeitreihen darstell</w:t>
      </w:r>
      <w:r w:rsidR="004A1C83">
        <w:t>t</w:t>
      </w:r>
      <w:r w:rsidR="007107B8">
        <w:t xml:space="preserve"> (und somit eine Veränderung des Wertes von </w:t>
      </w:r>
      <w:r w:rsidR="000B0A57">
        <w:t xml:space="preserve">Zeitpunkt a nach Zeitpunkt b </w:t>
      </w:r>
      <w:r w:rsidR="004A1C83">
        <w:t>erschließt</w:t>
      </w:r>
      <w:r w:rsidR="000B0A57">
        <w:t>)</w:t>
      </w:r>
      <w:r w:rsidR="005C34A5">
        <w:t xml:space="preserve">. </w:t>
      </w:r>
      <w:r w:rsidR="000B0A57">
        <w:t>Stattdessen stell</w:t>
      </w:r>
      <w:r w:rsidR="000A1A37">
        <w:t>t</w:t>
      </w:r>
      <w:r w:rsidR="000B0A57">
        <w:t xml:space="preserve"> eine Linie im Parallelen Koordinatensystem eine Verbindung </w:t>
      </w:r>
      <w:r w:rsidR="00757094">
        <w:t>einer Reihe von Werten dar. So lässt sich</w:t>
      </w:r>
      <w:r w:rsidR="001E5FB9">
        <w:t xml:space="preserve"> beispielsweise einfacher </w:t>
      </w:r>
      <w:r w:rsidR="009647F5">
        <w:t>erkennen,</w:t>
      </w:r>
      <w:r w:rsidR="001E5FB9">
        <w:t xml:space="preserve"> ob sich Werte innerhalb des Durchschnittes </w:t>
      </w:r>
      <w:r w:rsidR="00491D7D">
        <w:t>befinden</w:t>
      </w:r>
      <w:r w:rsidR="001E5FB9">
        <w:t xml:space="preserve"> oder</w:t>
      </w:r>
      <w:r w:rsidR="005E20C2">
        <w:t xml:space="preserve"> </w:t>
      </w:r>
      <w:r w:rsidR="001E5FB9">
        <w:t xml:space="preserve">besondere Ausreißer </w:t>
      </w:r>
      <w:r w:rsidR="009813A3">
        <w:t>sind</w:t>
      </w:r>
      <w:r w:rsidR="001E5FB9">
        <w:t xml:space="preserve">. </w:t>
      </w:r>
      <w:r w:rsidR="004E0A65">
        <w:t xml:space="preserve">Weiterhin ist es </w:t>
      </w:r>
      <w:r w:rsidR="009813A3">
        <w:t>denkbar</w:t>
      </w:r>
      <w:r w:rsidR="004E0A65">
        <w:t xml:space="preserve"> generelle Aussagen über die verschiedenen Werte zu treffen</w:t>
      </w:r>
      <w:r w:rsidR="00790CAA">
        <w:t xml:space="preserve">, ob beispielsweise </w:t>
      </w:r>
      <w:r w:rsidR="00803BD7">
        <w:t>einige Werte insgesamt größer sind als andere</w:t>
      </w:r>
      <w:r w:rsidR="009647F5">
        <w:t>n</w:t>
      </w:r>
      <w:r w:rsidR="00803BD7">
        <w:t xml:space="preserve"> die restlichen Werte.</w:t>
      </w:r>
      <w:r w:rsidR="00026B0A">
        <w:t xml:space="preserve"> </w:t>
      </w:r>
      <w:sdt>
        <w:sdtPr>
          <w:alias w:val="To edit, see citavi.com/edit"/>
          <w:tag w:val="CitaviPlaceholder#799e4733-ae1f-4a2b-83db-3cebe54798c9"/>
          <w:id w:val="-1658535942"/>
          <w:placeholder>
            <w:docPart w:val="DefaultPlaceholder_-1854013440"/>
          </w:placeholder>
        </w:sdtPr>
        <w:sdtEndPr/>
        <w:sdtContent>
          <w:r w:rsidR="00026B0A">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YzYxMjcwLTI5ODAtNDlhYS05NGFhLWE2YWI2MmJhMmE3YiIsIlJhbmdlTGVuZ3RoIjozLCJSZWZlcmVuY2VJZCI6ImE1ZDk0YzJkLTNlNWYtNDNmYy1hNGY4LTQwNWQ0ZDdkNGM1Yi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cGVyY2VwdHVhbGVkZ2UuY29tL2FydGljbGVzL2ItZXllL3BhcmFsbGVsX2Nvb3JkaW5hdGVzLnBkZiIsIlVyaVN0cmluZyI6Imh0dHA6Ly93d3cucGVyY2VwdHVhbGVkZ2UuY29tL2FydGljbGVzL2ItZXllL3BhcmFsbGVsX2Nvb3JkaW5hdGVz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}</w:instrText>
          </w:r>
          <w:r w:rsidR="00026B0A">
            <w:fldChar w:fldCharType="separate"/>
          </w:r>
          <w:r w:rsidR="00B95F50">
            <w:t>[3]</w:t>
          </w:r>
          <w:r w:rsidR="00026B0A">
            <w:fldChar w:fldCharType="end"/>
          </w:r>
        </w:sdtContent>
      </w:sdt>
    </w:p>
    <w:p w14:paraId="50B6ED61" w14:textId="5A96C106" w:rsidR="00B14B0E" w:rsidRDefault="005E19D8" w:rsidP="00E952C0">
      <w:r>
        <w:lastRenderedPageBreak/>
        <w:t xml:space="preserve">Die </w:t>
      </w:r>
      <w:r w:rsidR="0087260F">
        <w:t>Baum</w:t>
      </w:r>
      <w:r w:rsidR="009647F5">
        <w:t>hierarchie</w:t>
      </w:r>
      <w:r w:rsidR="0087260F">
        <w:t xml:space="preserve"> </w:t>
      </w:r>
      <w:r>
        <w:t>ist eine</w:t>
      </w:r>
      <w:r w:rsidR="0087260F">
        <w:t xml:space="preserve"> Darstellung von Daten</w:t>
      </w:r>
      <w:r w:rsidR="006D4FCE">
        <w:t xml:space="preserve"> welche hierarchisch aufgebaut sind. </w:t>
      </w:r>
      <w:r w:rsidR="007C7D8B">
        <w:t>Dabei</w:t>
      </w:r>
      <w:r w:rsidR="006A03FF">
        <w:t xml:space="preserve"> </w:t>
      </w:r>
      <w:r w:rsidR="00FE0172">
        <w:t>beginnt die Baum</w:t>
      </w:r>
      <w:r w:rsidR="009647F5">
        <w:t>hierarchie</w:t>
      </w:r>
      <w:r w:rsidR="00FE0172">
        <w:t xml:space="preserve"> bei einem Element u</w:t>
      </w:r>
      <w:r w:rsidR="006A631C">
        <w:t xml:space="preserve">nd verzweigt sich dabei mindestens zweimal. Diese, durch die Verzweigung entstanden Elemente, können sich wiederrum </w:t>
      </w:r>
      <w:r w:rsidR="001166B2">
        <w:t>verzweigen,</w:t>
      </w:r>
      <w:r w:rsidR="006A631C">
        <w:t xml:space="preserve"> um so immer weiter </w:t>
      </w:r>
      <w:r w:rsidR="001166B2">
        <w:t>eine Hierarchische Beziehung darzustellen. Das fertige Diagramm ähnelt dabei einen Baum mit seinem Stamm und den Ästen.</w:t>
      </w:r>
      <w:r w:rsidR="00F215CB">
        <w:t xml:space="preserve"> </w:t>
      </w:r>
      <w:sdt>
        <w:sdtPr>
          <w:alias w:val="To edit, see citavi.com/edit"/>
          <w:tag w:val="CitaviPlaceholder#0e8946fd-3692-47a7-9228-d1b6cd65c275"/>
          <w:id w:val="-280269805"/>
          <w:placeholder>
            <w:docPart w:val="DefaultPlaceholder_-1854013440"/>
          </w:placeholder>
        </w:sdtPr>
        <w:sdtEndPr/>
        <w:sdtContent>
          <w:r w:rsidR="00BC2E5B">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ZTQxOTljLTExMjEtNDVkMS05ZjU1LWNjMGMxNWNmNmNiNCIsIlJhbmdlTGVuZ3RoIjozLCJSZWZlcmVuY2VJZCI6ImEzNjliZDRkLWFkZmEtNDE5OS1iN2Y2LTUxMmMzZDBlMDU4MC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FzcS5vcmcvcXVhbGl0eS1yZXNvdXJjZXMvdHJlZS1kaWFncmFtIiwiVXJpU3RyaW5nIjoiaHR0cHM6Ly9hc3Eub3JnL3F1YWxpdHktcmVzb3VyY2VzL3RyZWUtZGlhZ3Jhb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}</w:instrText>
          </w:r>
          <w:r w:rsidR="00BC2E5B">
            <w:fldChar w:fldCharType="separate"/>
          </w:r>
          <w:r w:rsidR="00B95F50">
            <w:t>[4]</w:t>
          </w:r>
          <w:r w:rsidR="00BC2E5B">
            <w:fldChar w:fldCharType="end"/>
          </w:r>
        </w:sdtContent>
      </w:sdt>
    </w:p>
    <w:p w14:paraId="6A0CC021" w14:textId="7A024EA9" w:rsidR="00BC2E5B" w:rsidRDefault="008D5147" w:rsidP="00E952C0">
      <w:r>
        <w:t xml:space="preserve">Diese </w:t>
      </w:r>
      <w:r w:rsidR="00072255">
        <w:t>Visualisierungstechniken</w:t>
      </w:r>
      <w:r>
        <w:t xml:space="preserve"> </w:t>
      </w:r>
      <w:r w:rsidR="00E24CC7">
        <w:t>stellen</w:t>
      </w:r>
      <w:r w:rsidR="008A32A8">
        <w:t xml:space="preserve"> die</w:t>
      </w:r>
      <w:r w:rsidR="00072255">
        <w:t xml:space="preserve"> verschiedene</w:t>
      </w:r>
      <w:r w:rsidR="008A32A8">
        <w:t>n</w:t>
      </w:r>
      <w:r w:rsidR="00072255">
        <w:t xml:space="preserve"> Daten</w:t>
      </w:r>
      <w:r w:rsidR="00E24CC7">
        <w:t xml:space="preserve"> </w:t>
      </w:r>
      <w:r w:rsidR="008A32A8">
        <w:t>des Datensatzes dar</w:t>
      </w:r>
      <w:r w:rsidR="00E24CC7">
        <w:t>.</w:t>
      </w:r>
      <w:r w:rsidR="00072255">
        <w:t xml:space="preserve"> </w:t>
      </w:r>
      <w:r w:rsidR="008A32A8">
        <w:t xml:space="preserve">Dabei sind die Daten größtenteils Eigenschaften von </w:t>
      </w:r>
      <w:r w:rsidR="0068761B">
        <w:t>verschiedenen Weinen.</w:t>
      </w:r>
      <w:r w:rsidR="00072255">
        <w:t xml:space="preserve"> Auf diese Eigenschaften wird nun kurz </w:t>
      </w:r>
      <w:r w:rsidR="00BE37B3">
        <w:t>eingegangen,</w:t>
      </w:r>
      <w:r w:rsidR="00072255">
        <w:t xml:space="preserve"> </w:t>
      </w:r>
      <w:r w:rsidR="00BE37B3">
        <w:t>um so ein grundlegendes Verständnis für diese zu schaffen.</w:t>
      </w:r>
      <w:r w:rsidR="00271B55">
        <w:t xml:space="preserve"> Die </w:t>
      </w:r>
      <w:r w:rsidR="00B32B19">
        <w:t>Eigenschaften,</w:t>
      </w:r>
      <w:r w:rsidR="00271B55">
        <w:t xml:space="preserve"> welche in den Visualisierungstechniken verwendet </w:t>
      </w:r>
      <w:r w:rsidR="00B32B19">
        <w:t>werden,</w:t>
      </w:r>
      <w:r w:rsidR="007818F1">
        <w:t xml:space="preserve"> sind Alkohol, Trinktemperatur, Süße, Säuregehalt, Körper</w:t>
      </w:r>
      <w:r w:rsidR="00A31DB5">
        <w:t>, Gerbstoff</w:t>
      </w:r>
      <w:r w:rsidR="0028129F">
        <w:t xml:space="preserve"> </w:t>
      </w:r>
      <w:r w:rsidR="00A31DB5">
        <w:t>und Jahr.</w:t>
      </w:r>
    </w:p>
    <w:p w14:paraId="0D5DB5FE" w14:textId="54D00E5D" w:rsidR="00A31DB5" w:rsidRDefault="00BE59CD" w:rsidP="00E952C0">
      <w:r>
        <w:t xml:space="preserve">Der Alkoholgehalt des Weines entsteht bei der Gehrung des Weins. </w:t>
      </w:r>
      <w:r w:rsidR="00B32B19">
        <w:t xml:space="preserve">Dabei handelt es sich um einen natürlichen </w:t>
      </w:r>
      <w:r w:rsidR="00864A54">
        <w:t xml:space="preserve">Prozess, welcher </w:t>
      </w:r>
      <w:r w:rsidR="002F7CAA">
        <w:t>abläuft,</w:t>
      </w:r>
      <w:r w:rsidR="00864A54">
        <w:t xml:space="preserve"> nachdem die Trauben </w:t>
      </w:r>
      <w:r w:rsidR="00D468F6">
        <w:t xml:space="preserve">zerquetscht worden sind. </w:t>
      </w:r>
      <w:r w:rsidR="002F7CAA">
        <w:t xml:space="preserve">Je nachdem wie süß und reif </w:t>
      </w:r>
      <w:r w:rsidR="005F79E3">
        <w:t>die Trauben während der Ernte gewesen sind</w:t>
      </w:r>
      <w:r w:rsidR="00977878">
        <w:t xml:space="preserve">, zieht dies </w:t>
      </w:r>
      <w:r w:rsidR="007B4903">
        <w:t>einen höheren Zuckergehalt</w:t>
      </w:r>
      <w:r w:rsidR="00D5007D">
        <w:t xml:space="preserve"> </w:t>
      </w:r>
      <w:r w:rsidR="00977878">
        <w:t>nach sich und</w:t>
      </w:r>
      <w:r w:rsidR="00D5007D">
        <w:t xml:space="preserve"> hat </w:t>
      </w:r>
      <w:r w:rsidR="007B4903">
        <w:t>steig</w:t>
      </w:r>
      <w:r w:rsidR="00977878">
        <w:t>enden</w:t>
      </w:r>
      <w:r w:rsidR="007B4903">
        <w:t xml:space="preserve"> Alkoholgehalt</w:t>
      </w:r>
      <w:r w:rsidR="00977878">
        <w:t>es</w:t>
      </w:r>
      <w:r w:rsidR="007B4903">
        <w:t xml:space="preserve"> des Weines</w:t>
      </w:r>
      <w:r w:rsidR="00977878">
        <w:t xml:space="preserve"> zur Folge</w:t>
      </w:r>
      <w:r w:rsidR="007B4903">
        <w:t>. Der Al</w:t>
      </w:r>
      <w:r w:rsidR="007F1624">
        <w:t>koholgehalt eines Typischen Weines liegt dabei zwischen 9 und 14 Volumenprozent</w:t>
      </w:r>
      <w:r w:rsidR="0036192D">
        <w:t xml:space="preserve">. Falls ein Wein </w:t>
      </w:r>
      <w:r w:rsidR="00985FF2">
        <w:t>eines höheren Alkoholgehaltes</w:t>
      </w:r>
      <w:r w:rsidR="0036192D">
        <w:t xml:space="preserve"> haben </w:t>
      </w:r>
      <w:r w:rsidR="00985FF2">
        <w:t>sollte,</w:t>
      </w:r>
      <w:r w:rsidR="0036192D">
        <w:t xml:space="preserve"> wurde bei der Produktion künstlich Zucker oder Alkohol hinzugefügt. </w:t>
      </w:r>
      <w:r w:rsidR="00985FF2">
        <w:t xml:space="preserve">Die Zugabe von Zucker geht dabei auch in der Regel </w:t>
      </w:r>
      <w:r w:rsidR="008A58B0">
        <w:t>mit einer Minderung</w:t>
      </w:r>
      <w:r w:rsidR="00985FF2">
        <w:t xml:space="preserve"> der Güteklasse des Weines einher, da </w:t>
      </w:r>
      <w:r w:rsidR="008A58B0">
        <w:t>der Qualitätsanspruch bei diesen niedriger ist.</w:t>
      </w:r>
      <w:r w:rsidR="00A8554F">
        <w:t xml:space="preserve"> </w:t>
      </w:r>
      <w:sdt>
        <w:sdtPr>
          <w:alias w:val="To edit, see citavi.com/edit"/>
          <w:tag w:val="CitaviPlaceholder#d891ead6-b640-472a-ba24-d12aea29ddfb"/>
          <w:id w:val="995917079"/>
          <w:placeholder>
            <w:docPart w:val="DefaultPlaceholder_-1854013440"/>
          </w:placeholder>
        </w:sdtPr>
        <w:sdtEndPr/>
        <w:sdtContent>
          <w:r w:rsidR="00A8554F">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zMDRmZGY2LWExZWQtNDI3ZC04MDU4LTZiNjJhMWViZjFlMCIsIlJhbmdlTGVuZ3RoIjozLCJSZWZlcmVuY2VJZCI6ImZmMzMyOTM1LTc3YzgtNGQzMi05NjgyLTU5ZDc5NmI1MmM1Ny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ZpcnN0TmFtZSI6Ikx1a2FzIiwiTGFzdE5hbWUiOiJCZWlsbWFubiIsIlByb3RlY3RlZCI6ZmFsc2UsIlNleCI6MiwiQ3JlYXRlZEJ5IjoiX1JpY2hhcmQgQnJlbm5lY2tlIiwiQ3JlYXRlZE9uIjoiMjAyMS0wOC0xOVQwOTowMTozNiIsIk1vZGlmaWVkQnkiOiJfUmljaGFyZCBCcmVubmVja2UiLCJJZCI6IjJjMGY3OGJhLWQ2ZTgtNGJiMC04OWMyLTI2MTRkNzU3ZWJiYSIsIk1vZGlmaWVkT24iOiIyMDIxLTA4LTE5VDA5OjAxOjM2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laW4tZnVlci1sYWllbi5kZS93ZWlud2lzc2VuL2Fsa29ob2xnZWhhbHQtaW0td2Vpbi8iLCJVcmlTdHJpbmciOiJodHRwczovL3dlaW4tZnVlci1sYWllbi5kZS93ZWlud2lzc2VuL2Fsa29ob2xnZWhhbHQtaW0td2Vpb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}</w:instrText>
          </w:r>
          <w:r w:rsidR="00A8554F">
            <w:fldChar w:fldCharType="separate"/>
          </w:r>
          <w:r w:rsidR="00B95F50">
            <w:t>[5]</w:t>
          </w:r>
          <w:r w:rsidR="00A8554F">
            <w:fldChar w:fldCharType="end"/>
          </w:r>
        </w:sdtContent>
      </w:sdt>
    </w:p>
    <w:p w14:paraId="4A312845" w14:textId="73B13552" w:rsidR="003556FF" w:rsidRDefault="00631FED" w:rsidP="00E952C0">
      <w:r>
        <w:t xml:space="preserve">Auch die Trinktemperatur hat einen </w:t>
      </w:r>
      <w:r w:rsidR="003B5DD3">
        <w:t>Einfluss</w:t>
      </w:r>
      <w:r>
        <w:t xml:space="preserve"> darauf wie </w:t>
      </w:r>
      <w:r w:rsidR="003B5DD3">
        <w:t xml:space="preserve">Wein bei Verkostung schmeckt. Dabei besitzt jeder Wein in der Regel </w:t>
      </w:r>
      <w:r w:rsidR="00107D58">
        <w:t>seine eigene ideale</w:t>
      </w:r>
      <w:r w:rsidR="003B5DD3">
        <w:t xml:space="preserve"> Trinktemperatur</w:t>
      </w:r>
      <w:r w:rsidR="00B71716">
        <w:t xml:space="preserve"> (welcher meist auf dem </w:t>
      </w:r>
      <w:r w:rsidR="001C221F">
        <w:t>Etikett</w:t>
      </w:r>
      <w:r w:rsidR="00B71716">
        <w:t xml:space="preserve"> des Weines vermerkt worden ist).</w:t>
      </w:r>
      <w:r w:rsidR="0086683B">
        <w:t xml:space="preserve"> Eine Faustregel ist dabei </w:t>
      </w:r>
      <w:r w:rsidR="00CD5EF3">
        <w:t xml:space="preserve">für junge Rotweine eine Trinktemperatur von </w:t>
      </w:r>
      <w:r w:rsidR="00847608">
        <w:t>14</w:t>
      </w:r>
      <w:r w:rsidR="00072AD7">
        <w:t>-</w:t>
      </w:r>
      <w:r w:rsidR="00847608">
        <w:t xml:space="preserve">15 Grad, Kräftige Rotweine hingegeben bei </w:t>
      </w:r>
      <w:r w:rsidR="00072AD7">
        <w:t>15-17 Grad</w:t>
      </w:r>
      <w:r w:rsidR="00847608">
        <w:t xml:space="preserve"> </w:t>
      </w:r>
      <w:r w:rsidR="00072AD7">
        <w:t xml:space="preserve">und schwere Rotweine bei 17-19 Grad. </w:t>
      </w:r>
      <w:r w:rsidR="00C64D48">
        <w:t xml:space="preserve">Falls Rotwein zu warm getrunken </w:t>
      </w:r>
      <w:r w:rsidR="0044712D">
        <w:t>werden,</w:t>
      </w:r>
      <w:r w:rsidR="00C64D48">
        <w:t xml:space="preserve"> kann der Geschmack nicht mehr richtig zur Geltung kommen und </w:t>
      </w:r>
      <w:r w:rsidR="0044712D">
        <w:t xml:space="preserve">der Alkohol überwiegt in dem Wein. </w:t>
      </w:r>
      <w:r w:rsidR="00E670CC">
        <w:t xml:space="preserve">Darüber hinaus könnte es sein das </w:t>
      </w:r>
      <w:r w:rsidR="00074687">
        <w:t>der</w:t>
      </w:r>
      <w:r w:rsidR="00E670CC">
        <w:t xml:space="preserve"> Wein</w:t>
      </w:r>
      <w:r w:rsidR="00074687">
        <w:t xml:space="preserve"> im Hals</w:t>
      </w:r>
      <w:r w:rsidR="00E670CC">
        <w:t xml:space="preserve"> brennt. Bei </w:t>
      </w:r>
      <w:r w:rsidR="0013174C">
        <w:t xml:space="preserve">Weißweinen hingegen liegt die Temperatur </w:t>
      </w:r>
      <w:r w:rsidR="00381FED">
        <w:t xml:space="preserve">niedriger als </w:t>
      </w:r>
      <w:r w:rsidR="00C61C31">
        <w:t xml:space="preserve">bei den Rotweinen. So besitzt ein junger Weißwein </w:t>
      </w:r>
      <w:r w:rsidR="00AF5DFE">
        <w:t xml:space="preserve">eine Trinktemperatur </w:t>
      </w:r>
      <w:r w:rsidR="002A1E04">
        <w:t xml:space="preserve">zwischen neun und elf Grad, ein Reifer Weißwein sollte </w:t>
      </w:r>
      <w:r w:rsidR="00FD3D99">
        <w:t>bei elf bis 13 Grad getrunken werden</w:t>
      </w:r>
      <w:r w:rsidR="00ED47F8">
        <w:t>. Falls</w:t>
      </w:r>
      <w:r w:rsidR="009E5EDC">
        <w:t xml:space="preserve"> ein</w:t>
      </w:r>
      <w:r w:rsidR="00ED47F8">
        <w:t xml:space="preserve"> Weißwein zu kalt getrunken werden </w:t>
      </w:r>
      <w:r w:rsidR="009E5EDC">
        <w:t>sollte,</w:t>
      </w:r>
      <w:r w:rsidR="00ED47F8">
        <w:t xml:space="preserve"> überwiegt dabei die Säure und die restlichen Aromen des Weines </w:t>
      </w:r>
      <w:r w:rsidR="00AF5DFE">
        <w:t xml:space="preserve">gehen </w:t>
      </w:r>
      <w:r w:rsidR="00E81FB1">
        <w:t>verloren.</w:t>
      </w:r>
      <w:r w:rsidR="00BF5CFF">
        <w:t xml:space="preserve"> Da jeder Geschmack individuell ist, ist es auch möglich mit der verschiedenen Trinktemperaturen des Weines zu experimentieren. </w:t>
      </w:r>
      <w:r w:rsidR="009F73F7">
        <w:t xml:space="preserve">Als Faustregel gilt </w:t>
      </w:r>
      <w:r w:rsidR="000C14A9">
        <w:t>dabei,</w:t>
      </w:r>
      <w:r w:rsidR="009F73F7">
        <w:t xml:space="preserve"> sobald ein Wein kühler getrunken </w:t>
      </w:r>
      <w:r w:rsidR="001659B4">
        <w:t>wird,</w:t>
      </w:r>
      <w:r w:rsidR="009F73F7">
        <w:t xml:space="preserve"> </w:t>
      </w:r>
      <w:r w:rsidR="007112E0">
        <w:t xml:space="preserve">verstärken sich die Säuren und </w:t>
      </w:r>
      <w:r w:rsidR="000C14A9">
        <w:t>Gerbstoffe</w:t>
      </w:r>
      <w:r w:rsidR="007112E0">
        <w:t xml:space="preserve"> wobei sich die </w:t>
      </w:r>
      <w:r w:rsidR="001659B4">
        <w:t>Aromatik abschwächt. Wenn jedoch die Trinktemperatur erhöht wird kommt die Aromatik, Körper, Süße und der Alkohol des Weines mehr zum Vorschein.</w:t>
      </w:r>
      <w:r w:rsidR="00CC1F47">
        <w:t xml:space="preserve"> </w:t>
      </w:r>
      <w:r w:rsidR="006400D7">
        <w:t xml:space="preserve">Wenn der Wein serviert wird, ist darüber hinaus </w:t>
      </w:r>
      <w:r w:rsidR="000C14A9">
        <w:t xml:space="preserve">besser </w:t>
      </w:r>
      <w:r w:rsidR="006400D7">
        <w:t>i</w:t>
      </w:r>
      <w:r w:rsidR="000C14A9">
        <w:t>h</w:t>
      </w:r>
      <w:r w:rsidR="006400D7">
        <w:t xml:space="preserve">n </w:t>
      </w:r>
      <w:r w:rsidR="00E32FC7">
        <w:t>tendenziell</w:t>
      </w:r>
      <w:r w:rsidR="006400D7">
        <w:t xml:space="preserve"> etwas kühler als die optimale </w:t>
      </w:r>
      <w:r w:rsidR="001371D8" w:rsidRPr="001371D8">
        <w:t xml:space="preserve">Trinktemperatur </w:t>
      </w:r>
      <w:r w:rsidR="00E32FC7">
        <w:t>zu servieren</w:t>
      </w:r>
      <w:r w:rsidR="001371D8">
        <w:t>, da dieser sich</w:t>
      </w:r>
      <w:r w:rsidR="007174AB">
        <w:t xml:space="preserve"> schnell</w:t>
      </w:r>
      <w:r w:rsidR="001371D8">
        <w:t xml:space="preserve"> nach dem Ausschenken um zwei bis drei </w:t>
      </w:r>
      <w:proofErr w:type="spellStart"/>
      <w:r w:rsidR="001371D8">
        <w:t>grad</w:t>
      </w:r>
      <w:proofErr w:type="spellEnd"/>
      <w:r w:rsidR="001371D8">
        <w:t xml:space="preserve"> </w:t>
      </w:r>
      <w:r w:rsidR="002B74FD">
        <w:t>erwärmt</w:t>
      </w:r>
      <w:r w:rsidR="001371D8">
        <w:t>.</w:t>
      </w:r>
      <w:r w:rsidR="00F8468F">
        <w:t xml:space="preserve"> </w:t>
      </w:r>
      <w:sdt>
        <w:sdtPr>
          <w:alias w:val="To edit, see citavi.com/edit"/>
          <w:tag w:val="CitaviPlaceholder#30fd5e68-8457-4669-9bf3-605100dbb588"/>
          <w:id w:val="-380640882"/>
          <w:placeholder>
            <w:docPart w:val="DefaultPlaceholder_-1854013440"/>
          </w:placeholder>
        </w:sdtPr>
        <w:sdtEndPr/>
        <w:sdtContent>
          <w:r w:rsidR="00F8468F">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YmVkZDQxLTA1NTAtNDljMS04MThjLTc3OTRhZTgwNTA0NiIsIlJhbmdlTGVuZ3RoIjozLCJSZWZlcmVuY2VJZCI6IjMzMzYxNWE1LTk4MGUtNDJmMC1iZTAxLTdlMzU1MjEyYzZiOC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ZpcnN0TmFtZSI6Ik1heCIsIkxhc3ROYW1lIjoiVGV1ZmVsIiwiUHJvdGVjdGVkIjpmYWxzZSwiU2V4IjoyLCJDcmVhdGVkQnkiOiJfUmljaGFyZCBCcmVubmVja2UiLCJDcmVhdGVkT24iOiIyMDIxLTA4LTE5VDA5OjMxOjE3IiwiTW9kaWZpZWRCeSI6Il9SaWNoYXJkIEJyZW5uZWNrZSIsIklkIjoiYjAxMzhmZmMtZWE0Yi00ZjMwLThlNTAtYjhlMWRhNjAwMzQ4IiwiTW9kaWZpZWRPbiI6IjIwMjEtMDgtMTlUMDk6MzE6MTc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JicmVuXFxBcHBEYXRhXFxMb2NhbFxcVGVtcFxceWpxaDVyc3MuanBnIiwiVXJpU3RyaW5nIjoiMzMzNjE1YTUtOTgwZS00MmYwLWJlMDEtN2UzNTUyMTJjNmI4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QuMDIuMjAyM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N3aXNzY2F2ZS5jb20vZGUvc3dpc3NjYXZlLWJsb2cvcG9zdC9kaWUtcmljaHRpZ2UtdHJpbmt0ZW1wZXJhdHVyLWZ1ci13ZWluLXdhcnVtLXdpY2h0aWciLCJVcmlTdHJpbmciOiJodHRwczovL3N3aXNzY2F2ZS5jb20vZGUvc3dpc3NjYXZlLWJsb2cvcG9zdC9kaWUtcmljaHRpZ2UtdHJpbmt0ZW1wZXJhdHVyLWZ1ci13ZWluLXdhcnVtLXdpY2h0aW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}</w:instrText>
          </w:r>
          <w:r w:rsidR="00F8468F">
            <w:fldChar w:fldCharType="separate"/>
          </w:r>
          <w:r w:rsidR="00B95F50">
            <w:t>[6]</w:t>
          </w:r>
          <w:r w:rsidR="00F8468F">
            <w:fldChar w:fldCharType="end"/>
          </w:r>
        </w:sdtContent>
      </w:sdt>
    </w:p>
    <w:p w14:paraId="2B96CE00" w14:textId="01A3009E" w:rsidR="00BE37B3" w:rsidRDefault="0059369C" w:rsidP="00E952C0">
      <w:r>
        <w:t>Bei der Süße des Weines handelt es sich um eine der wichtigsten Bestandteile des Weines</w:t>
      </w:r>
      <w:r w:rsidR="00D75E81">
        <w:t xml:space="preserve"> und verleiht</w:t>
      </w:r>
      <w:r w:rsidR="008E499A">
        <w:t xml:space="preserve"> ihm</w:t>
      </w:r>
      <w:r w:rsidR="00D75E81">
        <w:t xml:space="preserve"> mit anderen Komponenten erst </w:t>
      </w:r>
      <w:r w:rsidR="00A07A32">
        <w:t>den</w:t>
      </w:r>
      <w:r w:rsidR="00D75E81">
        <w:t xml:space="preserve"> Geschmack. </w:t>
      </w:r>
      <w:r w:rsidR="002B2B00">
        <w:t>Die Süße beschreibt dabei den Restzucker innerhalb des Weines</w:t>
      </w:r>
      <w:r w:rsidR="00ED5C60">
        <w:t>. Dieser kann je nach Anbaugebiet und Rebsorte auch unterschiedlich ausfallen.</w:t>
      </w:r>
      <w:r w:rsidR="00B976BB">
        <w:t xml:space="preserve"> Dabei gilt </w:t>
      </w:r>
      <w:r w:rsidR="009F4626">
        <w:t xml:space="preserve">jedoch primär </w:t>
      </w:r>
      <w:r w:rsidR="00B976BB">
        <w:t xml:space="preserve">je </w:t>
      </w:r>
      <w:r w:rsidR="007B1754">
        <w:t>reifer</w:t>
      </w:r>
      <w:r w:rsidR="00B976BB">
        <w:t xml:space="preserve"> die Trauben sind desto mehr </w:t>
      </w:r>
      <w:r w:rsidR="007B1754">
        <w:t>süßer ist der Wein.</w:t>
      </w:r>
      <w:r w:rsidR="00ED5C60">
        <w:t xml:space="preserve"> </w:t>
      </w:r>
      <w:r w:rsidR="00957E1F">
        <w:t>Innerhalb des EU</w:t>
      </w:r>
      <w:r w:rsidR="00E209AA">
        <w:t>-</w:t>
      </w:r>
      <w:r w:rsidR="00957E1F">
        <w:t xml:space="preserve">Weingesetzes ist festgelegt das ein süßer (oder auch lieblicher) Wein </w:t>
      </w:r>
      <w:r w:rsidR="00097A24">
        <w:t>mindestens eine</w:t>
      </w:r>
      <w:r w:rsidR="00E209AA">
        <w:t>n</w:t>
      </w:r>
      <w:r w:rsidR="00097A24">
        <w:t xml:space="preserve"> Restzuckergehalt von 45</w:t>
      </w:r>
      <w:r w:rsidR="007B1754">
        <w:t xml:space="preserve"> Gramm</w:t>
      </w:r>
      <w:r w:rsidR="00097A24">
        <w:t xml:space="preserve"> pro Liter aufweisen muss.</w:t>
      </w:r>
      <w:r w:rsidR="007B1754">
        <w:t xml:space="preserve"> </w:t>
      </w:r>
      <w:r w:rsidR="00477941">
        <w:t>Darüber hinaus ist es möglich diese</w:t>
      </w:r>
      <w:r w:rsidR="00DB4756">
        <w:t>n</w:t>
      </w:r>
      <w:r w:rsidR="00477941">
        <w:t xml:space="preserve"> im Nachhinein </w:t>
      </w:r>
      <w:r w:rsidR="00E2566B">
        <w:t xml:space="preserve">zu </w:t>
      </w:r>
      <w:proofErr w:type="gramStart"/>
      <w:r w:rsidR="00E2566B">
        <w:t>erhöhen</w:t>
      </w:r>
      <w:proofErr w:type="gramEnd"/>
      <w:r w:rsidR="00E2566B">
        <w:t xml:space="preserve"> indem </w:t>
      </w:r>
      <w:r w:rsidR="00477941">
        <w:t>Zucker hinzufügt</w:t>
      </w:r>
      <w:r w:rsidR="00C81719">
        <w:t xml:space="preserve"> wird,</w:t>
      </w:r>
      <w:r w:rsidR="00477941">
        <w:t xml:space="preserve"> </w:t>
      </w:r>
      <w:r w:rsidR="00711273">
        <w:t xml:space="preserve">um die natürliche Süße zu erhöhen. Dieser Vorgang ist als </w:t>
      </w:r>
      <w:r w:rsidR="00A73D3C">
        <w:t>„</w:t>
      </w:r>
      <w:proofErr w:type="spellStart"/>
      <w:r w:rsidR="00A73D3C" w:rsidRPr="00A73D3C">
        <w:t>Aufspriten</w:t>
      </w:r>
      <w:proofErr w:type="spellEnd"/>
      <w:r w:rsidR="00A73D3C">
        <w:t>“</w:t>
      </w:r>
      <w:r w:rsidR="00A73D3C" w:rsidRPr="00A73D3C">
        <w:t xml:space="preserve"> </w:t>
      </w:r>
      <w:r w:rsidR="00711273">
        <w:t>bekannt.</w:t>
      </w:r>
      <w:r w:rsidR="00613984">
        <w:t xml:space="preserve"> </w:t>
      </w:r>
      <w:sdt>
        <w:sdtPr>
          <w:alias w:val="To edit, see citavi.com/edit"/>
          <w:tag w:val="CitaviPlaceholder#c2141f12-70fd-48b2-b999-b45c61261be0"/>
          <w:id w:val="1780600722"/>
          <w:placeholder>
            <w:docPart w:val="DefaultPlaceholder_-1854013440"/>
          </w:placeholder>
        </w:sdtPr>
        <w:sdtEndPr/>
        <w:sdtContent>
          <w:r w:rsidR="00613984">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NTliMDZiLTgxZDQtNDVmNS1iY2UyLWIwNWI0NDJmNTA3YyIsIlJhbmdlTGVuZ3RoIjozLCJSZWZlcmVuY2VJZCI6ImZiODAxMGNlLWZlNzEtNDQ0YS1hZjg5LTFkZGE3MGUxMDliOC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QnJvZ3NpdHRlciBXZWludmVyc2FuZCIsIlByb3RlY3RlZCI6ZmFsc2UsIlNleCI6MCwiQ3JlYXRlZEJ5IjoiX1JpY2hhcmQgQnJlbm5lY2tlIiwiQ3JlYXRlZE9uIjoiMjAyMS0wOC0xOVQwOTo0ODozNCIsIk1vZGlmaWVkQnkiOiJfUmljaGFyZCBCcmVubmVja2UiLCJJZCI6ImQ1ZjUwNDNjLTQ4NmMtNDlhZS04ZGVjLWQ0MzM2ZjM0YmRkNiIsIk1vZGlmaWVkT24iOiIyMDIxLTA4LTE5VDA5OjQ4OjM0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icm9nc2l0dGVyLmRlL3dlaW5sZXhpa29uL3N1ZXNzZS8jIiwiVXJpU3RyaW5nIjoiaHR0cHM6Ly93d3cuYnJvZ3NpdHRlci5kZS93ZWlubGV4aWtvbi9zdWVzc2UvI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}</w:instrText>
          </w:r>
          <w:r w:rsidR="00613984">
            <w:fldChar w:fldCharType="separate"/>
          </w:r>
          <w:r w:rsidR="00B95F50">
            <w:t>[7]</w:t>
          </w:r>
          <w:r w:rsidR="00613984">
            <w:fldChar w:fldCharType="end"/>
          </w:r>
        </w:sdtContent>
      </w:sdt>
    </w:p>
    <w:p w14:paraId="0429711A" w14:textId="26FD743D" w:rsidR="00A73D3C" w:rsidRDefault="00B1763C" w:rsidP="00E952C0">
      <w:r>
        <w:t>Die Säure innerhalb eines Weines soll ihm die Fr</w:t>
      </w:r>
      <w:r w:rsidR="008E2EA9">
        <w:t>i</w:t>
      </w:r>
      <w:r>
        <w:t xml:space="preserve">sche und Eleganz </w:t>
      </w:r>
      <w:r w:rsidR="008E2EA9">
        <w:t>verleihen</w:t>
      </w:r>
      <w:r>
        <w:t xml:space="preserve">. </w:t>
      </w:r>
      <w:r w:rsidR="00AF4C52">
        <w:t xml:space="preserve">Diese entsteht </w:t>
      </w:r>
      <w:r w:rsidR="00C22F31">
        <w:t xml:space="preserve">beim Reifungsprozess </w:t>
      </w:r>
      <w:r w:rsidR="00F42313">
        <w:t xml:space="preserve">an der Rebe. Dabei steigt der Zuckergehalt der Traube </w:t>
      </w:r>
      <w:r w:rsidR="004C3C1A">
        <w:t>an,</w:t>
      </w:r>
      <w:r w:rsidR="00F42313">
        <w:t xml:space="preserve"> während der Säuregehalt sinkt. </w:t>
      </w:r>
      <w:r w:rsidR="004C3C1A">
        <w:t>Das Verhältnis von dieser Zu und Abnahme ist dabei nicht immer gleich. So können</w:t>
      </w:r>
      <w:r w:rsidR="00B617E4">
        <w:t xml:space="preserve"> kühle </w:t>
      </w:r>
      <w:r w:rsidR="00B617E4">
        <w:lastRenderedPageBreak/>
        <w:t xml:space="preserve">Nächte den </w:t>
      </w:r>
      <w:r w:rsidR="002C45A3" w:rsidRPr="002C45A3">
        <w:t>Säurerückgang</w:t>
      </w:r>
      <w:r w:rsidR="002C45A3">
        <w:t xml:space="preserve"> verzögern. Im Wein sind besonders zwei verschiedene Säurearten </w:t>
      </w:r>
      <w:r w:rsidR="001E7B78">
        <w:t xml:space="preserve">anzutreffen, welche die Weinsäure und die Apfelsäure sind. </w:t>
      </w:r>
      <w:r w:rsidR="001F4F43">
        <w:t xml:space="preserve">Dabei ist die Weinsäure eine meist erwünschte Säure </w:t>
      </w:r>
      <w:r w:rsidR="007C5E58">
        <w:t>da diese den Wein weich und angenehm schmeck</w:t>
      </w:r>
      <w:r w:rsidR="00227850">
        <w:t>end</w:t>
      </w:r>
      <w:r w:rsidR="007C5E58">
        <w:t xml:space="preserve"> macht. Die Apfelsäure hingehen macht den Wein kantig und hart. Dies kann bei </w:t>
      </w:r>
      <w:r w:rsidR="00CC4A2B">
        <w:t xml:space="preserve">Weißweinen zum </w:t>
      </w:r>
      <w:r w:rsidR="00227850">
        <w:t>Teil</w:t>
      </w:r>
      <w:r w:rsidR="00CC4A2B">
        <w:t xml:space="preserve"> erwünscht sei</w:t>
      </w:r>
      <w:r w:rsidR="00227850">
        <w:t>n</w:t>
      </w:r>
      <w:r w:rsidR="00CC4A2B">
        <w:t>, bei Rotweinen jedoch wird diese meistens</w:t>
      </w:r>
      <w:r w:rsidR="001C73C6">
        <w:t xml:space="preserve"> in Milchsäure umgewandelt.</w:t>
      </w:r>
      <w:r w:rsidR="00C826B0">
        <w:t xml:space="preserve"> </w:t>
      </w:r>
      <w:r w:rsidR="00AA0FBE">
        <w:t>Darüber hinaus ist der Apfelsäuregehalt auch ein guter Indikato</w:t>
      </w:r>
      <w:r w:rsidR="00625008">
        <w:t xml:space="preserve">r für die </w:t>
      </w:r>
      <w:r w:rsidR="00227850">
        <w:t>Güte</w:t>
      </w:r>
      <w:r w:rsidR="00625008">
        <w:t xml:space="preserve"> des Jahrganges, da dieser von der Witterung abhängt. So wird weniger Apfelsäure bei sonnigen Jahrgängen produziert und </w:t>
      </w:r>
      <w:r w:rsidR="000F55ED">
        <w:t xml:space="preserve">in kühlen Jahrgängen mehr. </w:t>
      </w:r>
      <w:sdt>
        <w:sdtPr>
          <w:alias w:val="To edit, see citavi.com/edit"/>
          <w:tag w:val="CitaviPlaceholder#b8490e67-afdb-4b86-b224-4535eb96e177"/>
          <w:id w:val="1268122669"/>
          <w:placeholder>
            <w:docPart w:val="DefaultPlaceholder_-1854013440"/>
          </w:placeholder>
        </w:sdtPr>
        <w:sdtEndPr/>
        <w:sdtContent>
          <w:r w:rsidR="002B75A4">
            <w:fldChar w:fldCharType="begin"/>
          </w:r>
          <w:r w:rsidR="003D191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Yzk5N2MzLWY4ZjctNDIyMi1hM2YyLTc5MjI2OGZjNDNlNCIsIlJhbmdlTGVuZ3RoIjozLCJSZWZlcmVuY2VJZCI6ImQ1NzE4ZDU0LTA3MWYtNGVhNi1iMjllLTE0Y2Q4ZTgwNmNlOS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V2Vpbmtlbm5lciBHbWJIIiwiUHJvdGVjdGVkIjpmYWxzZSwiU2V4IjowLCJDcmVhdGVkQnkiOiJfUmljaGFyZCBCcmVubmVja2UiLCJDcmVhdGVkT24iOiIyMDIxLTA4LTE5VDEwOjA4OjA1IiwiTW9kaWZpZWRCeSI6Il9SaWNoYXJkIEJyZW5uZWNrZSIsIklkIjoiOWQyYTA2NzEtNjU0ZS00YjhmLWFjZTktYzMzMmM2NTlmZGNhIiwiTW9kaWZpZWRPbiI6IjIwMjEtMDgtMTlUMTA6MDg6MDU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JicmVuXFxBcHBEYXRhXFxMb2NhbFxcVGVtcFxcZzR1aHljcGcuanBnIiwiVXJpU3RyaW5nIjoiZDU3MThkNTQtMDcxZi00ZWE2LWIyOWUtMTRjZDhlODA2Y2U5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EuMDYuMjAxO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d3dy53ZWlua2VubmVyLmRlL2RpZS1zYWV1cmUvIiwiVXJpU3RyaW5nIjoiaHR0cHM6Ly93d3cud2Vpbmtlbm5lci5kZS9kaWUtc2FldXJlL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}</w:instrText>
          </w:r>
          <w:r w:rsidR="002B75A4">
            <w:fldChar w:fldCharType="separate"/>
          </w:r>
          <w:r w:rsidR="00B95F50">
            <w:t>[8]</w:t>
          </w:r>
          <w:r w:rsidR="002B75A4">
            <w:fldChar w:fldCharType="end"/>
          </w:r>
        </w:sdtContent>
      </w:sdt>
    </w:p>
    <w:p w14:paraId="35918478" w14:textId="14CA7B34" w:rsidR="002B75A4" w:rsidRDefault="0070775F" w:rsidP="00E952C0">
      <w:r>
        <w:t xml:space="preserve">Bei dem Körper des Weines handelt es sich </w:t>
      </w:r>
      <w:r w:rsidR="003013C9">
        <w:t>um eine Möglichkeit d</w:t>
      </w:r>
      <w:r w:rsidR="00986C15">
        <w:t xml:space="preserve">en Eindruck </w:t>
      </w:r>
      <w:r w:rsidR="003013C9">
        <w:t xml:space="preserve">des Weines zu </w:t>
      </w:r>
      <w:r w:rsidR="0036578C">
        <w:t>beschreiben</w:t>
      </w:r>
      <w:r w:rsidR="00986C15">
        <w:t xml:space="preserve"> welcher dieser im Mund hinterlässt</w:t>
      </w:r>
      <w:r w:rsidR="003013C9">
        <w:t>.</w:t>
      </w:r>
      <w:r w:rsidR="0036578C">
        <w:t xml:space="preserve"> </w:t>
      </w:r>
      <w:r w:rsidR="009852CC">
        <w:t xml:space="preserve">Der Körper beschreibt somit </w:t>
      </w:r>
      <w:r w:rsidR="00A05A94">
        <w:t>die</w:t>
      </w:r>
      <w:r w:rsidR="009852CC">
        <w:t xml:space="preserve"> </w:t>
      </w:r>
      <w:r w:rsidR="008D6AA7">
        <w:t xml:space="preserve">Gerbstoffe, Restsüße und die Säure des Weins. </w:t>
      </w:r>
      <w:r w:rsidR="00D75282">
        <w:t xml:space="preserve">Dabei wird meistens </w:t>
      </w:r>
      <w:r w:rsidR="0031672F">
        <w:t>in</w:t>
      </w:r>
      <w:r w:rsidR="00D75282">
        <w:t xml:space="preserve"> </w:t>
      </w:r>
      <w:r w:rsidR="0031672F">
        <w:t>einen</w:t>
      </w:r>
      <w:r w:rsidR="00D75282">
        <w:t xml:space="preserve"> leichten, mittleren </w:t>
      </w:r>
      <w:r w:rsidR="008F1476">
        <w:t xml:space="preserve">und voluminösen Körper unterschieden </w:t>
      </w:r>
      <w:r w:rsidR="0031672F">
        <w:t xml:space="preserve">was </w:t>
      </w:r>
      <w:r w:rsidR="00546623">
        <w:t xml:space="preserve">zu der Bezeichnung leichtgewichtigem, mittelgewichtigen und schwergewichtigen Wein führt. </w:t>
      </w:r>
      <w:r w:rsidR="00A05A94">
        <w:t>So sind vor allem die Gerbstoffe für den Körper verantwortlich</w:t>
      </w:r>
      <w:r w:rsidR="00EE1DA1">
        <w:t>, da</w:t>
      </w:r>
      <w:r w:rsidR="006635EE">
        <w:t xml:space="preserve"> meistens ein höherer Gerbstoffgehalt </w:t>
      </w:r>
      <w:r w:rsidR="005078EF">
        <w:t>zu einem voluminöseren Körper</w:t>
      </w:r>
      <w:r w:rsidR="00EE1DA1">
        <w:t xml:space="preserve"> führt</w:t>
      </w:r>
      <w:r w:rsidR="005078EF">
        <w:t xml:space="preserve">. Aber auch wenn der Alkohol kein </w:t>
      </w:r>
      <w:r w:rsidR="008C3772">
        <w:t>Bestandteil</w:t>
      </w:r>
      <w:r w:rsidR="005078EF">
        <w:t xml:space="preserve"> des Körpers ist, spielt dieser beim Körper </w:t>
      </w:r>
      <w:r w:rsidR="00162113">
        <w:t>eine</w:t>
      </w:r>
      <w:r w:rsidR="005078EF">
        <w:t xml:space="preserve"> </w:t>
      </w:r>
      <w:r w:rsidR="008C3772">
        <w:t xml:space="preserve">Rolle, denn je höher der Alkoholgehalt </w:t>
      </w:r>
      <w:r w:rsidR="00162113">
        <w:t>des Weines ist desto voluminöser erscheint dieser auch im Mund.</w:t>
      </w:r>
      <w:r w:rsidR="00142E46">
        <w:t xml:space="preserve"> </w:t>
      </w:r>
      <w:sdt>
        <w:sdtPr>
          <w:alias w:val="To edit, see citavi.com/edit"/>
          <w:tag w:val="CitaviPlaceholder#68e5e9d9-7b6a-41e5-b173-983ed4e5e715"/>
          <w:id w:val="1662037543"/>
          <w:placeholder>
            <w:docPart w:val="DefaultPlaceholder_-1854013440"/>
          </w:placeholder>
        </w:sdtPr>
        <w:sdtEndPr/>
        <w:sdtContent>
          <w:r w:rsidR="00BD485E">
            <w:fldChar w:fldCharType="begin"/>
          </w:r>
          <w:r w:rsidR="003D191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YTc1MTdjLWQ0NjYtNDg3ZS1iYzUxLWMyOGVhZjRkM2I4NSIsIlJhbmdlTGVuZ3RoIjozLCJSZWZlcmVuY2VJZCI6ImZlYWU1MjkwLWVkMzEtNDIxMy1hMDhiLTRiNzk5MjdlN2YxYS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QnJvZ3NpdHRlciBXZWludmVyc2FuZCIsIlByb3RlY3RlZCI6ZmFsc2UsIlNleCI6MCwiQ3JlYXRlZEJ5IjoiX1JpY2hhcmQgQnJlbm5lY2tlIiwiQ3JlYXRlZE9uIjoiMjAyMS0wOC0xOVQwOTo0ODozNCIsIk1vZGlmaWVkQnkiOiJfUmljaGFyZCBCcmVubmVja2UiLCJJZCI6ImQ1ZjUwNDNjLTQ4NmMtNDlhZS04ZGVjLWQ0MzM2ZjM0YmRkNiIsIk1vZGlmaWVkT24iOiIyMDIxLTA4LTE5VDA5OjQ4OjM0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icm9nc2l0dGVyLmRlL3dlaW5sZXhpa29uL2tvZXJwZXIvIiwiVXJpU3RyaW5nIjoiaHR0cHM6Ly93d3cuYnJvZ3NpdHRlci5kZS93ZWlubGV4aWtvbi9rb2VycGVy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}</w:instrText>
          </w:r>
          <w:r w:rsidR="00BD485E">
            <w:fldChar w:fldCharType="separate"/>
          </w:r>
          <w:r w:rsidR="00BD485E">
            <w:t>[9]</w:t>
          </w:r>
          <w:r w:rsidR="00BD485E">
            <w:fldChar w:fldCharType="end"/>
          </w:r>
        </w:sdtContent>
      </w:sdt>
    </w:p>
    <w:p w14:paraId="30AE597B" w14:textId="3B2C7BA8" w:rsidR="00617139" w:rsidRDefault="00B21785" w:rsidP="00E952C0">
      <w:r>
        <w:t xml:space="preserve">Die Gerbstoffe (auch Tannine genannt) </w:t>
      </w:r>
      <w:r w:rsidR="00770C57">
        <w:t xml:space="preserve">kommen primär im Wein </w:t>
      </w:r>
      <w:r w:rsidR="00F152C2">
        <w:t xml:space="preserve">vor bei dem die </w:t>
      </w:r>
      <w:r w:rsidR="00EE1DA1">
        <w:t>ganze</w:t>
      </w:r>
      <w:r w:rsidR="00F152C2">
        <w:t xml:space="preserve"> Traube verarbeitet wird. Dies </w:t>
      </w:r>
      <w:r w:rsidR="00B44455">
        <w:t>liegt</w:t>
      </w:r>
      <w:r w:rsidR="00F152C2">
        <w:t xml:space="preserve"> </w:t>
      </w:r>
      <w:r w:rsidR="006048AB">
        <w:t>daran,</w:t>
      </w:r>
      <w:r w:rsidR="00F152C2">
        <w:t xml:space="preserve"> dass die meisten Gerbstoffe </w:t>
      </w:r>
      <w:r w:rsidR="006048AB">
        <w:t>in dem Kern</w:t>
      </w:r>
      <w:r w:rsidR="00B44455">
        <w:t xml:space="preserve"> der Traube und in der Schale </w:t>
      </w:r>
      <w:r w:rsidR="006048AB">
        <w:t>vorzufinden</w:t>
      </w:r>
      <w:r w:rsidR="00B44455">
        <w:t xml:space="preserve"> sind. Dementsprechend </w:t>
      </w:r>
      <w:r w:rsidR="006048AB">
        <w:t>besitzt</w:t>
      </w:r>
      <w:r w:rsidR="00B44455">
        <w:t xml:space="preserve"> </w:t>
      </w:r>
      <w:r w:rsidR="006048AB">
        <w:t>ein Rotwein mehr</w:t>
      </w:r>
      <w:r w:rsidR="008927D0">
        <w:t xml:space="preserve"> Gerbstoffe</w:t>
      </w:r>
      <w:r w:rsidR="006048AB">
        <w:t xml:space="preserve"> als ein Weißwein, da hierbei die gesamte Traube verarbeitet wird.</w:t>
      </w:r>
      <w:r w:rsidR="003A5D5C">
        <w:t xml:space="preserve"> Jedoch können auch bei der </w:t>
      </w:r>
      <w:r w:rsidR="008927D0">
        <w:t>Gärung</w:t>
      </w:r>
      <w:r w:rsidR="003A5D5C">
        <w:t xml:space="preserve"> in Holzfässern weitere Gerbstoffe hinzukommen.</w:t>
      </w:r>
      <w:r w:rsidR="006048AB">
        <w:t xml:space="preserve"> </w:t>
      </w:r>
      <w:r w:rsidR="00604A94">
        <w:t xml:space="preserve">Beim Trinken des Weines </w:t>
      </w:r>
      <w:r w:rsidR="00AF4EF6">
        <w:t xml:space="preserve">rufen die Gerbstoffe den </w:t>
      </w:r>
      <w:r w:rsidR="00866A45">
        <w:t xml:space="preserve">herben bis bitteren Geschmack und das </w:t>
      </w:r>
      <w:r w:rsidR="000B7174">
        <w:t>Gefühl,</w:t>
      </w:r>
      <w:r w:rsidR="00866A45">
        <w:t xml:space="preserve"> </w:t>
      </w:r>
      <w:r w:rsidR="000B7174">
        <w:t xml:space="preserve">dass </w:t>
      </w:r>
      <w:r w:rsidR="009E0F72">
        <w:t>sich die Mundschleimhäute zusammenziehen oder der Mund trocken ist, hervor.</w:t>
      </w:r>
      <w:r w:rsidR="00472A57">
        <w:t xml:space="preserve"> Je nach </w:t>
      </w:r>
      <w:r w:rsidR="00B036A5">
        <w:t>Stärke</w:t>
      </w:r>
      <w:r w:rsidR="00472A57">
        <w:t xml:space="preserve"> des Weines sind die Gerbstoffe im hinteren Bereich des Mundes zu </w:t>
      </w:r>
      <w:r w:rsidR="003A75EB">
        <w:t>spüren</w:t>
      </w:r>
      <w:r w:rsidR="00472A57">
        <w:t xml:space="preserve">, bei besonders Kräftigen Gerbstoffen auch im gesamten Mund. </w:t>
      </w:r>
      <w:r w:rsidR="00AD28E2">
        <w:t xml:space="preserve">Zu viele Gerbstoffe </w:t>
      </w:r>
      <w:r w:rsidR="00723879">
        <w:t>verleihen</w:t>
      </w:r>
      <w:r w:rsidR="00AD28E2">
        <w:t xml:space="preserve"> den Wein </w:t>
      </w:r>
      <w:r w:rsidR="00723879">
        <w:t>einen eher starken herben oder bitteren Geschmack</w:t>
      </w:r>
      <w:r w:rsidR="009C77C2">
        <w:t xml:space="preserve">, zu </w:t>
      </w:r>
      <w:r w:rsidR="00B036A5">
        <w:t>wenig</w:t>
      </w:r>
      <w:r w:rsidR="009C77C2">
        <w:t xml:space="preserve"> </w:t>
      </w:r>
      <w:r w:rsidR="00FE6346">
        <w:t xml:space="preserve">Gerbstoffe führt jedoch zu einem </w:t>
      </w:r>
      <w:r w:rsidR="000D4365">
        <w:t>eher flachen Geschmack. Bei der Lagerung kann es darüber hinaus sein das sich die Gerbstoffe Moleküle zu größeren zusammenfügen</w:t>
      </w:r>
      <w:r w:rsidR="001C15CB">
        <w:t xml:space="preserve"> und somit dem Wein seinem besonderen Geschmack verleihen.</w:t>
      </w:r>
      <w:r w:rsidR="009F7A08">
        <w:t xml:space="preserve"> </w:t>
      </w:r>
      <w:sdt>
        <w:sdtPr>
          <w:alias w:val="To edit, see citavi.com/edit"/>
          <w:tag w:val="CitaviPlaceholder#c010725d-f9d9-440f-ba1d-249029902e1e"/>
          <w:id w:val="157820840"/>
          <w:placeholder>
            <w:docPart w:val="DefaultPlaceholder_-1854013440"/>
          </w:placeholder>
        </w:sdtPr>
        <w:sdtEndPr/>
        <w:sdtContent>
          <w:r w:rsidR="009F7A08">
            <w:fldChar w:fldCharType="begin"/>
          </w:r>
          <w:r w:rsidR="003D191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ODcwYmQyLTM1YTQtNDkwOS1hNDA0LTVkMjNiZWRjYzE4MSIsIlJhbmdlTGVuZ3RoIjo0LCJSZWZlcmVuY2VJZCI6ImNjODJlMTM3LTM5NGEtNDIzZi05MzNkLWU4OTA0YWRjNGEwMS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QnJvZ3NpdHRlciBXZWludmVyc2FuZCIsIlByb3RlY3RlZCI6ZmFsc2UsIlNleCI6MCwiQ3JlYXRlZEJ5IjoiX1JpY2hhcmQgQnJlbm5lY2tlIiwiQ3JlYXRlZE9uIjoiMjAyMS0wOC0xOVQwOTo0ODozNCIsIk1vZGlmaWVkQnkiOiJfUmljaGFyZCBCcmVubmVja2UiLCJJZCI6ImQ1ZjUwNDNjLTQ4NmMtNDlhZS04ZGVjLWQ0MzM2ZjM0YmRkNiIsIk1vZGlmaWVkT24iOiIyMDIxLTA4LTE5VDA5OjQ4OjM0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icm9nc2l0dGVyLmRlL3dlaW5sZXhpa29uL2dlcmJzdG9mZmUvIiwiVXJpU3RyaW5nIjoiaHR0cHM6Ly93d3cuYnJvZ3NpdHRlci5kZS93ZWlubGV4aWtvbi9nZXJic3RvZmZl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}</w:instrText>
          </w:r>
          <w:r w:rsidR="009F7A08">
            <w:fldChar w:fldCharType="separate"/>
          </w:r>
          <w:r w:rsidR="009F7A08">
            <w:t>[10]</w:t>
          </w:r>
          <w:r w:rsidR="009F7A08">
            <w:fldChar w:fldCharType="end"/>
          </w:r>
        </w:sdtContent>
      </w:sdt>
    </w:p>
    <w:p w14:paraId="5F45A0C3" w14:textId="7FBB00C0" w:rsidR="006F366D" w:rsidRPr="00C42A22" w:rsidRDefault="00B5223B" w:rsidP="00E952C0">
      <w:r>
        <w:t xml:space="preserve">Ein großer </w:t>
      </w:r>
      <w:r w:rsidR="009F7A08">
        <w:t>Unterschied</w:t>
      </w:r>
      <w:r>
        <w:t xml:space="preserve"> von Wein zu vielen anderen Getränken </w:t>
      </w:r>
      <w:r w:rsidR="002F44CC">
        <w:t xml:space="preserve">ist das dieser </w:t>
      </w:r>
      <w:r w:rsidR="00C54B8A">
        <w:t xml:space="preserve">weiterhin in der Flasche </w:t>
      </w:r>
      <w:r w:rsidR="00A702E8">
        <w:t>reifen kann. Dies bedeutet</w:t>
      </w:r>
      <w:r w:rsidR="00B036A5">
        <w:t xml:space="preserve"> das Weine in der Lage sind mit der Zeit an Qualität zu gewinnen. </w:t>
      </w:r>
      <w:r w:rsidR="00D50C6A">
        <w:t xml:space="preserve">Jedoch </w:t>
      </w:r>
      <w:r w:rsidR="002162B5">
        <w:t>haben</w:t>
      </w:r>
      <w:r w:rsidR="00D50C6A">
        <w:t xml:space="preserve"> die meisten Weine</w:t>
      </w:r>
      <w:r w:rsidR="00235463">
        <w:t xml:space="preserve"> ihren Trinkhöhepunkt schon nach </w:t>
      </w:r>
      <w:r w:rsidR="002162B5">
        <w:t xml:space="preserve">einigen Jahren ihrer Abfüllung erreicht und sollten deswegen nicht </w:t>
      </w:r>
      <w:r w:rsidR="008947D4">
        <w:t xml:space="preserve">übermäßig lange gelagert werden. </w:t>
      </w:r>
      <w:r w:rsidR="004D4B9C">
        <w:t xml:space="preserve">Da ansonsten mit der Zeit Sauerstoff an dem Verschluss deines Weines vorbeikommt und </w:t>
      </w:r>
      <w:r w:rsidR="005E5910">
        <w:t xml:space="preserve">im schlimmsten Falle Essig bildet. Dabei hängt es vom Gerbstoffgehalt des Weines ab, wie viel Sauerstoff er verträgt. Dieser macht die Gerbstoffe nämlich </w:t>
      </w:r>
      <w:r w:rsidR="003038AC">
        <w:t>weicher und somit kann sich eine gute Frucht innerhalb des Weines Entwickeln.</w:t>
      </w:r>
      <w:r w:rsidR="00641C86">
        <w:t xml:space="preserve"> Somit eigenen sich tendenziell Rotweine mehr zum Lagern als Weißweine, da diese </w:t>
      </w:r>
      <w:r w:rsidR="00613320">
        <w:t>weniger Gerbstoffe beinhalten.</w:t>
      </w:r>
      <w:r w:rsidR="0076328B">
        <w:t xml:space="preserve"> Beispielsweise ist einer der ältesten Weine ein </w:t>
      </w:r>
      <w:r w:rsidR="002D2B75">
        <w:t>1870er Chateau Lafite ein Rotwein.</w:t>
      </w:r>
      <w:r w:rsidR="00691019">
        <w:t xml:space="preserve"> </w:t>
      </w:r>
      <w:sdt>
        <w:sdtPr>
          <w:alias w:val="To edit, see citavi.com/edit"/>
          <w:tag w:val="CitaviPlaceholder#0aca839b-3b40-4eea-80f7-701262f00b1f"/>
          <w:id w:val="-1086379736"/>
          <w:placeholder>
            <w:docPart w:val="DefaultPlaceholder_-1854013440"/>
          </w:placeholder>
        </w:sdtPr>
        <w:sdtEndPr/>
        <w:sdtContent>
          <w:r w:rsidR="00691019">
            <w:fldChar w:fldCharType="begin"/>
          </w:r>
          <w:r w:rsidR="003D191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ZWNhNTJjLTNiMGYtNDAzNy05ZWU3LTc5NWE3YWU4ZWU3MiIsIlJhbmdlTGVuZ3RoIjo0LCJSZWZlcmVuY2VJZCI6IjBjZGI4OTQzLTk0MGEtNGY4NC04MGQ4LTc0MjdhOTVjNTQyMC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VmluZXlhcmQ5OSIsIlByb3RlY3RlZCI6ZmFsc2UsIlNleCI6MCwiQ3JlYXRlZEJ5IjoiX1JpY2hhcmQgQnJlbm5lY2tlIiwiQ3JlYXRlZE9uIjoiMjAyMS0wOC0xOVQxMToxODowMyIsIk1vZGlmaWVkQnkiOiJfUmljaGFyZCBCcmVubmVja2UiLCJJZCI6IjZlZTE2MDBmLWM1MzItNDhkZi1hYmZhLTUwZTM2NmY4MzVlNCIsIk1vZGlmaWVkT24iOiIyMDIxLTA4LTE5VDExOjE4OjAz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yYnJlblxcQXBwRGF0YVxcTG9jYWxcXFRlbXBcXHdsdGRzdG9hLmpwZyIsIlVyaVN0cmluZyI6IjBjZGI4OTQzLTk0MGEtNGY4NC04MGQ4LTc0MjdhOTVjNTQyMC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xLjA0LjIwMj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3d3cudmluZXlhcmQ5OS5kZS93ZWluamFocmdhbmctdW5kLXdlaW5hbHRlcnVuZy8iLCJVcmlTdHJpbmciOiJodHRwczovL3d3dy52aW5leWFyZDk5LmRlL3dlaW5qYWhyZ2FuZy11bmQtd2VpbmFsdGVydW5nL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}</w:instrText>
          </w:r>
          <w:r w:rsidR="00691019">
            <w:fldChar w:fldCharType="separate"/>
          </w:r>
          <w:r w:rsidR="00691019">
            <w:t>[11]</w:t>
          </w:r>
          <w:r w:rsidR="00691019">
            <w:fldChar w:fldCharType="end"/>
          </w:r>
        </w:sdtContent>
      </w:sdt>
    </w:p>
    <w:p w14:paraId="7F944F39" w14:textId="6DAFE00F" w:rsidR="008F593C" w:rsidRDefault="008F593C" w:rsidP="00537FBC">
      <w:pPr>
        <w:pStyle w:val="berschrift2"/>
      </w:pPr>
      <w:bookmarkStart w:id="7" w:name="_Toc80274844"/>
      <w:bookmarkStart w:id="8" w:name="_Ref81905548"/>
      <w:r>
        <w:t>Zielgruppen</w:t>
      </w:r>
      <w:bookmarkEnd w:id="7"/>
      <w:bookmarkEnd w:id="8"/>
    </w:p>
    <w:p w14:paraId="5A10E773" w14:textId="7A8A1D93" w:rsidR="00153762" w:rsidRDefault="00153762" w:rsidP="00153762">
      <w:r>
        <w:t xml:space="preserve">Für die verschiedene </w:t>
      </w:r>
      <w:r w:rsidR="00CB39E0">
        <w:t>Visualisierungstechniken gibt es drei verschiedene Zielgruppen, welche potenziell an diese</w:t>
      </w:r>
      <w:r w:rsidR="0085434F">
        <w:t xml:space="preserve">n </w:t>
      </w:r>
      <w:r w:rsidR="0054564C">
        <w:t>interessiert sein könnten.</w:t>
      </w:r>
      <w:r w:rsidR="0085434F">
        <w:t xml:space="preserve"> Diese Zielgruppen sind: </w:t>
      </w:r>
      <w:r w:rsidR="0085434F" w:rsidRPr="0085434F">
        <w:t>Weininteressierte</w:t>
      </w:r>
      <w:r w:rsidR="0085434F">
        <w:t>, Weineinkäufer</w:t>
      </w:r>
      <w:r w:rsidR="002658C6">
        <w:t xml:space="preserve"> (-verkäufer) und der Weinexperte. Auf </w:t>
      </w:r>
      <w:r w:rsidR="0054564C">
        <w:t>diese Zielgruppen wird nachfolgend genauer eingegangen</w:t>
      </w:r>
      <w:r w:rsidR="002658C6">
        <w:t>.</w:t>
      </w:r>
    </w:p>
    <w:p w14:paraId="1F736F0F" w14:textId="79BE466C" w:rsidR="00423C16" w:rsidRDefault="00685A3F" w:rsidP="00153762">
      <w:r>
        <w:t>Die Weininteressierten sind eine Gruppe welche gerne Wein</w:t>
      </w:r>
      <w:r w:rsidR="0094712C">
        <w:t xml:space="preserve"> </w:t>
      </w:r>
      <w:r w:rsidR="00AE6C31">
        <w:t>trink</w:t>
      </w:r>
      <w:r w:rsidR="00243CF8">
        <w:t>t</w:t>
      </w:r>
      <w:r w:rsidR="00AE6C31">
        <w:t>,</w:t>
      </w:r>
      <w:r w:rsidR="0094712C">
        <w:t xml:space="preserve"> jedoch </w:t>
      </w:r>
      <w:r w:rsidR="00273214">
        <w:t>kein bis kaum Vorwissen zu dem Thema besitz</w:t>
      </w:r>
      <w:r w:rsidR="00BC49C1">
        <w:t>en</w:t>
      </w:r>
      <w:r w:rsidR="00AE6C31">
        <w:t xml:space="preserve">. </w:t>
      </w:r>
      <w:r w:rsidR="004F3462">
        <w:t>Deswegen könnten diese mithilfe von verschiedenen Visualisierungen neue Erkenntnisse rund um das Thema der Weine</w:t>
      </w:r>
      <w:r w:rsidR="007E2049" w:rsidRPr="007E2049">
        <w:t xml:space="preserve"> </w:t>
      </w:r>
      <w:r w:rsidR="007E2049">
        <w:t>gewinnen</w:t>
      </w:r>
      <w:r w:rsidR="00751668">
        <w:t xml:space="preserve">. </w:t>
      </w:r>
      <w:r w:rsidR="00E47C46">
        <w:t>Somit</w:t>
      </w:r>
      <w:r w:rsidR="00751668">
        <w:t xml:space="preserve"> </w:t>
      </w:r>
      <w:r w:rsidR="00BF221D">
        <w:t>wäre es möglich</w:t>
      </w:r>
      <w:r w:rsidR="00751668">
        <w:t xml:space="preserve"> </w:t>
      </w:r>
      <w:r w:rsidR="00423C16">
        <w:t xml:space="preserve">das diese Zielgruppe </w:t>
      </w:r>
      <w:r w:rsidR="004B2370">
        <w:lastRenderedPageBreak/>
        <w:t>mithilfe dieser Visualisierung</w:t>
      </w:r>
      <w:r w:rsidR="00E47C46">
        <w:t>en neue</w:t>
      </w:r>
      <w:r w:rsidR="004B2370">
        <w:t xml:space="preserve"> </w:t>
      </w:r>
      <w:r w:rsidR="00A779E3">
        <w:t>Weine</w:t>
      </w:r>
      <w:r w:rsidR="00E47C46">
        <w:t xml:space="preserve"> für sich</w:t>
      </w:r>
      <w:r w:rsidR="00423C16">
        <w:t xml:space="preserve"> entdec</w:t>
      </w:r>
      <w:r w:rsidR="00E47C46">
        <w:t>kt</w:t>
      </w:r>
      <w:r w:rsidR="00423C16">
        <w:t xml:space="preserve"> </w:t>
      </w:r>
      <w:r w:rsidR="00121B76">
        <w:t xml:space="preserve">oder bisher getrunkene Weine besser </w:t>
      </w:r>
      <w:r w:rsidR="00E47C46">
        <w:t>einordnen kann</w:t>
      </w:r>
      <w:r w:rsidR="00121B76">
        <w:t>.</w:t>
      </w:r>
    </w:p>
    <w:p w14:paraId="766D1E41" w14:textId="4AC617F4" w:rsidR="00A779E3" w:rsidRDefault="00A779E3" w:rsidP="00153762">
      <w:r>
        <w:t xml:space="preserve">Bei der Gruppe der Weineinkäufer bzw. Weinverkäufer handelt es sich um die </w:t>
      </w:r>
      <w:r w:rsidR="00934FAE">
        <w:t>Gruppe, welche das meiste Wissen über Weine besitzen sollte</w:t>
      </w:r>
      <w:r w:rsidR="001A2681">
        <w:t>.</w:t>
      </w:r>
      <w:r w:rsidR="00934FAE">
        <w:t xml:space="preserve"> </w:t>
      </w:r>
      <w:r w:rsidR="001A2681">
        <w:t>So muss diese</w:t>
      </w:r>
      <w:r w:rsidR="00DD4E78">
        <w:t xml:space="preserve"> Zielgruppe ihre Kunden beraten und </w:t>
      </w:r>
      <w:r w:rsidR="00766856">
        <w:t>gute Weine zu entsprechend zu guten Preisen finden.</w:t>
      </w:r>
      <w:r w:rsidR="007118D0">
        <w:t xml:space="preserve"> Somit ist ihr Vorwissen </w:t>
      </w:r>
      <w:r w:rsidR="009D0C0C">
        <w:t xml:space="preserve">seht gut bis exzellent. </w:t>
      </w:r>
      <w:r w:rsidR="00925779">
        <w:t xml:space="preserve">Diese </w:t>
      </w:r>
      <w:r w:rsidR="00DE3187">
        <w:t>Visualisierungen sollten es dieser Zielgruppe ermöglichen schneller neue Sorten zu entdecken, welche in das Sortiment passen</w:t>
      </w:r>
      <w:r w:rsidR="006E1C9A">
        <w:t xml:space="preserve">. </w:t>
      </w:r>
      <w:r w:rsidR="00B41E7B">
        <w:t>Weiterhin könnte</w:t>
      </w:r>
      <w:r w:rsidR="00E1223D">
        <w:t>n</w:t>
      </w:r>
      <w:r w:rsidR="00B41E7B">
        <w:t xml:space="preserve"> diese Visualisierungen zur Kundenberatung verwendet werden, um den Kunden noch individueller und schneller</w:t>
      </w:r>
      <w:r w:rsidR="00D501C6">
        <w:t xml:space="preserve"> zu</w:t>
      </w:r>
      <w:r w:rsidR="00B41E7B">
        <w:t xml:space="preserve"> beraten.</w:t>
      </w:r>
      <w:r w:rsidR="00E1223D">
        <w:t xml:space="preserve"> So könnten beispielsweise</w:t>
      </w:r>
      <w:r w:rsidR="006E1C9A">
        <w:t xml:space="preserve"> </w:t>
      </w:r>
      <w:r w:rsidR="00942A4E">
        <w:t xml:space="preserve">neue oder außergewöhnliche Sorten </w:t>
      </w:r>
      <w:r w:rsidR="00E1223D">
        <w:t>für einen speziellen Kunden entdeckt werden.</w:t>
      </w:r>
    </w:p>
    <w:p w14:paraId="16E26D45" w14:textId="5BBB9265" w:rsidR="004F3462" w:rsidRDefault="00942A4E" w:rsidP="00153762">
      <w:r>
        <w:t xml:space="preserve">Die </w:t>
      </w:r>
      <w:r w:rsidR="0008040D">
        <w:t xml:space="preserve">Weinexperten sind eine Gruppe von Leuten welche gerne Wein trinken und sich bereits mit diesem Thema auseinandergesetzt haben. </w:t>
      </w:r>
      <w:r w:rsidR="00DE41D8">
        <w:t>Dementsprechend sollte ihr Wissenstand durchschnittlich bis gut sein. Diese Gruppe könnte mithilfe der Visualisierungen neue Sorten für sich entdecken, welche ihre</w:t>
      </w:r>
      <w:r w:rsidR="00355FAA">
        <w:t>m</w:t>
      </w:r>
      <w:r w:rsidR="00DE41D8">
        <w:t xml:space="preserve"> Geschmack </w:t>
      </w:r>
      <w:r w:rsidR="001B5D68">
        <w:t>entspricht.</w:t>
      </w:r>
    </w:p>
    <w:p w14:paraId="287D03B6" w14:textId="7105D427" w:rsidR="008F593C" w:rsidRDefault="008F593C" w:rsidP="00537FBC">
      <w:pPr>
        <w:pStyle w:val="berschrift2"/>
      </w:pPr>
      <w:bookmarkStart w:id="9" w:name="_Toc80274845"/>
      <w:r>
        <w:t>Überblick und Beiträge</w:t>
      </w:r>
      <w:bookmarkEnd w:id="9"/>
    </w:p>
    <w:p w14:paraId="217BA9F6" w14:textId="5C32D882" w:rsidR="0030171C" w:rsidRPr="00F971C1" w:rsidRDefault="006B3782" w:rsidP="00F971C1">
      <w:r>
        <w:t>In diesem Projekt wurden die Daten</w:t>
      </w:r>
      <w:r w:rsidR="005C4645">
        <w:t xml:space="preserve"> von der Webseite </w:t>
      </w:r>
      <w:r w:rsidR="00355FAA">
        <w:t>„</w:t>
      </w:r>
      <w:proofErr w:type="spellStart"/>
      <w:r w:rsidR="005C4645">
        <w:t>Kagg</w:t>
      </w:r>
      <w:r w:rsidR="00015214">
        <w:t>le</w:t>
      </w:r>
      <w:proofErr w:type="spellEnd"/>
      <w:r w:rsidR="00355FAA">
        <w:t>“</w:t>
      </w:r>
      <w:r w:rsidR="00015214">
        <w:t xml:space="preserve"> verwendet. Dabei handelt es sich Daten rund um das Thema Wein. </w:t>
      </w:r>
      <w:r w:rsidR="00E21BC8">
        <w:t>Diese Daten enthalten dabei Angaben über den Namen, Produzent</w:t>
      </w:r>
      <w:r w:rsidR="00AA04EF">
        <w:t xml:space="preserve">, Herkunft, Typ und Verwendung des Weines. Darüber hinaus </w:t>
      </w:r>
      <w:r w:rsidR="005530A6">
        <w:t xml:space="preserve">gibt es </w:t>
      </w:r>
      <w:r w:rsidR="002D04DA">
        <w:t>Angaben</w:t>
      </w:r>
      <w:r w:rsidR="005530A6">
        <w:t xml:space="preserve"> zu den verschiedenen Eigenschaften des Weines wie </w:t>
      </w:r>
      <w:r w:rsidR="005E3C6B">
        <w:t xml:space="preserve">Alkoholgehalt, </w:t>
      </w:r>
      <w:r w:rsidR="00A961A7">
        <w:t>Trinktemperatur, Süße, Säure, Körper</w:t>
      </w:r>
      <w:r w:rsidR="00D07480">
        <w:t>, Gerbstoffe, Preis, Jahr und größer einer Flasch</w:t>
      </w:r>
      <w:r w:rsidR="005530A6">
        <w:t>e</w:t>
      </w:r>
      <w:r w:rsidR="00D07480">
        <w:t>.</w:t>
      </w:r>
      <w:r w:rsidR="00BF69A0">
        <w:t xml:space="preserve"> Genauere Informationen was diese Eigenschaften </w:t>
      </w:r>
      <w:r w:rsidR="00EA4782">
        <w:t>ausdrücken</w:t>
      </w:r>
      <w:r w:rsidR="00BF69A0">
        <w:t xml:space="preserve"> ist im Kapitel </w:t>
      </w:r>
      <w:r w:rsidR="00BF69A0">
        <w:fldChar w:fldCharType="begin"/>
      </w:r>
      <w:r w:rsidR="00BF69A0">
        <w:instrText xml:space="preserve"> REF _Ref80273977 \h </w:instrText>
      </w:r>
      <w:r w:rsidR="00BF69A0">
        <w:fldChar w:fldCharType="separate"/>
      </w:r>
      <w:r w:rsidR="004E3487" w:rsidRPr="00537FBC">
        <w:t>Anwendungshintergrund</w:t>
      </w:r>
      <w:r w:rsidR="00BF69A0">
        <w:fldChar w:fldCharType="end"/>
      </w:r>
      <w:r w:rsidR="00BF69A0">
        <w:t xml:space="preserve"> zu finden. </w:t>
      </w:r>
      <w:r w:rsidR="00F41A14">
        <w:t xml:space="preserve">Diese Daten werden anschließend anhand ihrer verschiedenen Eigenschaften </w:t>
      </w:r>
      <w:r w:rsidR="00320E2D">
        <w:t>in</w:t>
      </w:r>
      <w:r w:rsidR="00F41A14">
        <w:t xml:space="preserve"> einem Scatterplot, Parallelen Koordinaten und einer Baum</w:t>
      </w:r>
      <w:r w:rsidR="00320E2D">
        <w:t>hierarchie</w:t>
      </w:r>
      <w:r w:rsidR="00F41A14">
        <w:t xml:space="preserve"> dargestellt. Wie diese Diagramme aufgebaut sind, </w:t>
      </w:r>
      <w:r w:rsidR="00905A3E">
        <w:t>wird</w:t>
      </w:r>
      <w:r w:rsidR="00F41A14">
        <w:t xml:space="preserve"> im Kapitel </w:t>
      </w:r>
      <w:r w:rsidR="00F41A14">
        <w:fldChar w:fldCharType="begin"/>
      </w:r>
      <w:r w:rsidR="00F41A14">
        <w:instrText xml:space="preserve"> REF _Ref80274072 \h </w:instrText>
      </w:r>
      <w:r w:rsidR="00F41A14">
        <w:fldChar w:fldCharType="separate"/>
      </w:r>
      <w:r w:rsidR="004E3487" w:rsidRPr="00537FBC">
        <w:t>Anwendungshintergrund</w:t>
      </w:r>
      <w:r w:rsidR="00F41A14">
        <w:fldChar w:fldCharType="end"/>
      </w:r>
      <w:r w:rsidR="00F41A14">
        <w:t xml:space="preserve"> </w:t>
      </w:r>
      <w:r w:rsidR="00905A3E">
        <w:t>genauer erklärt</w:t>
      </w:r>
      <w:r w:rsidR="00F41A14">
        <w:t xml:space="preserve">. Dabei ist es möglich mithilfe des </w:t>
      </w:r>
      <w:r w:rsidR="00382428">
        <w:t>Scatterplots</w:t>
      </w:r>
      <w:r w:rsidR="00F41A14">
        <w:t xml:space="preserve"> zwei verschiedene Eigenschaften des Weines zu </w:t>
      </w:r>
      <w:r w:rsidR="006D4B24">
        <w:t>vergleichen,</w:t>
      </w:r>
      <w:r w:rsidR="00F41A14">
        <w:t xml:space="preserve"> um entsprechende </w:t>
      </w:r>
      <w:r w:rsidR="006D4B24">
        <w:t xml:space="preserve">Muster zwischen diesen beiden Eigenschaften zu erkennen und identifizieren. Dies könnte zu neuen </w:t>
      </w:r>
      <w:r w:rsidR="00AA5AB8">
        <w:t xml:space="preserve">Erkenntnissen rund um diese Eigenschaften führen. Mithilfe der Parallelen Koordinaten können </w:t>
      </w:r>
      <w:r w:rsidR="00EC65B5">
        <w:t>mehr als zwei</w:t>
      </w:r>
      <w:r w:rsidR="00AA5AB8">
        <w:t xml:space="preserve"> </w:t>
      </w:r>
      <w:r w:rsidR="00A32A54">
        <w:t xml:space="preserve">Eigenschaften </w:t>
      </w:r>
      <w:r w:rsidR="00EC65B5">
        <w:t xml:space="preserve">miteinander vergleichen werden. </w:t>
      </w:r>
      <w:r w:rsidR="004D5AE5">
        <w:t>Dabei</w:t>
      </w:r>
      <w:r w:rsidR="00EC65B5">
        <w:t xml:space="preserve"> können verschiedene Trends und Besonderheiten </w:t>
      </w:r>
      <w:r w:rsidR="004D5AE5">
        <w:t>bei den verschiedenen Eigenschaften des Weines erkannt werden</w:t>
      </w:r>
      <w:r w:rsidR="00EC65B5">
        <w:t xml:space="preserve">. </w:t>
      </w:r>
      <w:r w:rsidR="00DB3DB6">
        <w:t>Bei</w:t>
      </w:r>
      <w:r w:rsidR="002D66FB">
        <w:t xml:space="preserve"> der Baum</w:t>
      </w:r>
      <w:r w:rsidR="00DB3DB6">
        <w:t>hierarchie</w:t>
      </w:r>
      <w:r w:rsidR="002D66FB">
        <w:t xml:space="preserve"> wird es möglich </w:t>
      </w:r>
      <w:r w:rsidR="00DB3DB6">
        <w:t>sein</w:t>
      </w:r>
      <w:r w:rsidR="00EE2A7C">
        <w:t>,</w:t>
      </w:r>
      <w:r w:rsidR="00DB3DB6">
        <w:t xml:space="preserve"> verschiedene Weine</w:t>
      </w:r>
      <w:r w:rsidR="00382428">
        <w:t xml:space="preserve"> ihren Regionen zuzuordnen. Diese Informationen kann dann wiederum mit anderen Daten abgeglichen werden, um einen weiteren Erkenntnisgewinn zu ermöglichen.</w:t>
      </w:r>
    </w:p>
    <w:p w14:paraId="67ACD8C4" w14:textId="730D8B74" w:rsidR="008F593C" w:rsidRDefault="008F593C" w:rsidP="00537FBC">
      <w:pPr>
        <w:pStyle w:val="berschrift1"/>
      </w:pPr>
      <w:bookmarkStart w:id="10" w:name="_Toc80274846"/>
      <w:bookmarkStart w:id="11" w:name="_Ref80347550"/>
      <w:r>
        <w:t>Daten</w:t>
      </w:r>
      <w:bookmarkEnd w:id="10"/>
      <w:bookmarkEnd w:id="11"/>
    </w:p>
    <w:p w14:paraId="3F58FF0E" w14:textId="69ECBE0C" w:rsidR="00AC3ACF" w:rsidRDefault="00194BB1" w:rsidP="00AC3ACF">
      <w:r>
        <w:t xml:space="preserve">Die </w:t>
      </w:r>
      <w:r w:rsidR="008D2BE8">
        <w:t>Originaldaten,</w:t>
      </w:r>
      <w:r w:rsidR="001C387D">
        <w:t xml:space="preserve"> </w:t>
      </w:r>
      <w:r>
        <w:t xml:space="preserve">welche auf der Plattform </w:t>
      </w:r>
      <w:proofErr w:type="spellStart"/>
      <w:r>
        <w:t>Kaggle</w:t>
      </w:r>
      <w:proofErr w:type="spellEnd"/>
      <w:r>
        <w:t xml:space="preserve"> zu finden sind, </w:t>
      </w:r>
      <w:r w:rsidR="001C387D">
        <w:t xml:space="preserve">wurden von einem Nutzer von einer Koreanischen Webseite (welche nicht genauer angegeben worden ist) gesammelt und bereitgestellt. </w:t>
      </w:r>
      <w:r w:rsidR="008D2BE8">
        <w:t>Diese Originaldatei enthält 32 Spalten mit insgesamt 21</w:t>
      </w:r>
      <w:r w:rsidR="00B33B8E">
        <w:t>.</w:t>
      </w:r>
      <w:r w:rsidR="008D2BE8">
        <w:t xml:space="preserve">605 Datensätze. </w:t>
      </w:r>
      <w:r w:rsidR="00CB027B">
        <w:t>Da diese Datensätze teilweise Koreanische Symbole enthielten wurde</w:t>
      </w:r>
      <w:r w:rsidR="00B46A77">
        <w:t xml:space="preserve"> eine zweite Datei angelegt, um die entsprechenden </w:t>
      </w:r>
      <w:r w:rsidR="00A274B2">
        <w:t>Zeichen herauszufiltern und den Datensatz somit zu bereinigen.</w:t>
      </w:r>
      <w:r w:rsidR="00183678">
        <w:t xml:space="preserve"> Diese Datei heißt „cleasingWine.csv“ und besitzt 31 Spalten und </w:t>
      </w:r>
      <w:r w:rsidR="000456F2">
        <w:t>21</w:t>
      </w:r>
      <w:r w:rsidR="00B33B8E">
        <w:t>.</w:t>
      </w:r>
      <w:r w:rsidR="000456F2">
        <w:t xml:space="preserve">600 Datensätze. Auf dieser Grundlage wurden die nachfolgend in diesem </w:t>
      </w:r>
      <w:r w:rsidR="004B3303">
        <w:t>Kapitel</w:t>
      </w:r>
      <w:r w:rsidR="000456F2">
        <w:t xml:space="preserve"> beschrieben </w:t>
      </w:r>
      <w:r w:rsidR="004B3303">
        <w:t>Datenbearbeitungsschritte vorgenommen.</w:t>
      </w:r>
      <w:r w:rsidR="0019646D">
        <w:t xml:space="preserve"> </w:t>
      </w:r>
      <w:sdt>
        <w:sdtPr>
          <w:alias w:val="To edit, see citavi.com/edit"/>
          <w:tag w:val="CitaviPlaceholder#26ac9123-0394-49fd-af34-dfb9b0076861"/>
          <w:id w:val="-1138945644"/>
          <w:placeholder>
            <w:docPart w:val="DefaultPlaceholder_-1854013440"/>
          </w:placeholder>
        </w:sdtPr>
        <w:sdtEndPr/>
        <w:sdtContent>
          <w:r w:rsidR="0019646D">
            <w:fldChar w:fldCharType="begin"/>
          </w:r>
          <w:r w:rsidR="000D46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cmJyZW5cXEFwcERhdGFcXExvY2FsXFxUZW1wXFxjYXJpa3J4ZS5qcGciLCJVcmlTdHJpbmciOiIyZTdiZmQzZC1hNTBkLTQ3YTYtOGQ1OS01NWMxZDk5NjVmNjI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zMS4wNS4yMDIx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d3d3LmthZ2dsZS5jb20vZGV2N2hhbG8vd2luZS1pbmZvcm1hdGlvbiIsIlVyaVN0cmluZyI6Imh0dHBzOi8vd3d3LmthZ2dsZS5jb20vZGV2N2hhbG8vd2luZS1pbmZvcm1hdGlvb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}</w:instrText>
          </w:r>
          <w:r w:rsidR="0019646D">
            <w:fldChar w:fldCharType="separate"/>
          </w:r>
          <w:r w:rsidR="0019646D">
            <w:t>[12]</w:t>
          </w:r>
          <w:r w:rsidR="0019646D">
            <w:fldChar w:fldCharType="end"/>
          </w:r>
        </w:sdtContent>
      </w:sdt>
    </w:p>
    <w:p w14:paraId="250BF83D" w14:textId="341FAA17" w:rsidR="00A12BD6" w:rsidRDefault="009024D1" w:rsidP="00AC3ACF">
      <w:r>
        <w:t xml:space="preserve">Der Datensatz von </w:t>
      </w:r>
      <w:proofErr w:type="spellStart"/>
      <w:r>
        <w:t>CleasingWine</w:t>
      </w:r>
      <w:proofErr w:type="spellEnd"/>
      <w:r>
        <w:t xml:space="preserve"> beginnt mit der </w:t>
      </w:r>
      <w:r w:rsidR="00730819">
        <w:t>„</w:t>
      </w:r>
      <w:proofErr w:type="spellStart"/>
      <w:r w:rsidR="00730819">
        <w:t>wine</w:t>
      </w:r>
      <w:r>
        <w:t>ID</w:t>
      </w:r>
      <w:proofErr w:type="spellEnd"/>
      <w:r w:rsidR="00730819">
        <w:t>“</w:t>
      </w:r>
      <w:r>
        <w:t xml:space="preserve"> </w:t>
      </w:r>
      <w:r w:rsidR="0025379B">
        <w:t xml:space="preserve">welche eine einfache Index Nummer darstellt. </w:t>
      </w:r>
      <w:r w:rsidR="00730819">
        <w:t xml:space="preserve">Nach dieser Spalte folg die </w:t>
      </w:r>
      <w:r w:rsidR="00EC4014">
        <w:t>Spalte mit dem Namen „</w:t>
      </w:r>
      <w:proofErr w:type="spellStart"/>
      <w:r w:rsidR="00EC4014">
        <w:t>name</w:t>
      </w:r>
      <w:proofErr w:type="spellEnd"/>
      <w:r w:rsidR="00EC4014">
        <w:t xml:space="preserve">“, in dieser Spalte sind </w:t>
      </w:r>
      <w:r w:rsidR="0065757E">
        <w:t>die</w:t>
      </w:r>
      <w:r w:rsidR="00DF4917">
        <w:t xml:space="preserve"> Namen</w:t>
      </w:r>
      <w:r w:rsidR="00EC4014">
        <w:t xml:space="preserve"> der einzelnen Weine eingetragen. </w:t>
      </w:r>
      <w:r w:rsidR="00DF4917">
        <w:t>Die Produzenten dieser Weine sind in der darauffolgenden Spalte der „</w:t>
      </w:r>
      <w:proofErr w:type="spellStart"/>
      <w:r w:rsidR="00DF4917">
        <w:t>producer</w:t>
      </w:r>
      <w:proofErr w:type="spellEnd"/>
      <w:r w:rsidR="00DF4917">
        <w:t xml:space="preserve">“ zu finden. </w:t>
      </w:r>
      <w:r w:rsidR="002F2562">
        <w:t>Aus welchem Land dieser Wein stammt wird anschließend in der Spalte der „</w:t>
      </w:r>
      <w:proofErr w:type="spellStart"/>
      <w:r w:rsidR="002F2562">
        <w:t>nation</w:t>
      </w:r>
      <w:proofErr w:type="spellEnd"/>
      <w:r w:rsidR="002F2562">
        <w:t xml:space="preserve">“ beantwortet. </w:t>
      </w:r>
      <w:r w:rsidR="008C1750">
        <w:t>Anschließend folgen fünf Spalten mit dem Namen „</w:t>
      </w:r>
      <w:proofErr w:type="spellStart"/>
      <w:r w:rsidR="008C1750">
        <w:t>local</w:t>
      </w:r>
      <w:proofErr w:type="spellEnd"/>
      <w:r w:rsidR="008C1750">
        <w:t>“ und der entsprechenden Nummer, welche die entsprechende</w:t>
      </w:r>
      <w:r w:rsidR="0065757E">
        <w:t>n</w:t>
      </w:r>
      <w:r w:rsidR="008C1750">
        <w:t xml:space="preserve"> </w:t>
      </w:r>
      <w:r w:rsidR="0065757E">
        <w:t>Herkunftsregionen angeben</w:t>
      </w:r>
      <w:r w:rsidR="008C1750">
        <w:t>.</w:t>
      </w:r>
      <w:r w:rsidR="007B1969">
        <w:t xml:space="preserve"> </w:t>
      </w:r>
      <w:r w:rsidR="00D0303B">
        <w:t>Danach</w:t>
      </w:r>
      <w:r w:rsidR="007B1969">
        <w:t xml:space="preserve"> </w:t>
      </w:r>
      <w:r w:rsidR="00C968AB">
        <w:t>finde</w:t>
      </w:r>
      <w:r w:rsidR="00D0303B">
        <w:t>n</w:t>
      </w:r>
      <w:r w:rsidR="00C968AB">
        <w:t xml:space="preserve"> </w:t>
      </w:r>
      <w:r w:rsidR="00C968AB">
        <w:lastRenderedPageBreak/>
        <w:t>sich die Spalten „</w:t>
      </w:r>
      <w:proofErr w:type="spellStart"/>
      <w:r w:rsidR="00C968AB">
        <w:t>varieties</w:t>
      </w:r>
      <w:proofErr w:type="spellEnd"/>
      <w:r w:rsidR="00C968AB">
        <w:t xml:space="preserve">“ und die </w:t>
      </w:r>
      <w:r w:rsidR="00792911">
        <w:t>entsprechende</w:t>
      </w:r>
      <w:r w:rsidR="00C968AB">
        <w:t xml:space="preserve"> </w:t>
      </w:r>
      <w:r w:rsidR="00210756">
        <w:t>Nummer</w:t>
      </w:r>
      <w:r w:rsidR="00D0303B">
        <w:t xml:space="preserve"> (bis zwölf)</w:t>
      </w:r>
      <w:r w:rsidR="00792911">
        <w:t xml:space="preserve">, um die Weine </w:t>
      </w:r>
      <w:r w:rsidR="00210756">
        <w:t>ihre entsprechende Sorte</w:t>
      </w:r>
      <w:r w:rsidR="00792911">
        <w:t xml:space="preserve"> zuordnen zu können.</w:t>
      </w:r>
      <w:r w:rsidR="00210756">
        <w:t xml:space="preserve"> Nach diesen Spalten folgt die Spalte „typ“ welche den entsprechenden Typ des Weines enthält. </w:t>
      </w:r>
      <w:r w:rsidR="003B2025">
        <w:t>Anschließend wird in der Spalte „</w:t>
      </w:r>
      <w:proofErr w:type="spellStart"/>
      <w:r w:rsidR="003B2025">
        <w:t>use</w:t>
      </w:r>
      <w:proofErr w:type="spellEnd"/>
      <w:r w:rsidR="003B2025">
        <w:t xml:space="preserve">“ die Verwendung des Weines genauer </w:t>
      </w:r>
      <w:r w:rsidR="003049CB">
        <w:t xml:space="preserve">festgelegt. Auf diese Spalte </w:t>
      </w:r>
      <w:r w:rsidR="005001B3">
        <w:t>folgt,</w:t>
      </w:r>
      <w:r w:rsidR="003049CB">
        <w:t xml:space="preserve"> die der „</w:t>
      </w:r>
      <w:proofErr w:type="spellStart"/>
      <w:r w:rsidR="003049CB">
        <w:t>abv</w:t>
      </w:r>
      <w:proofErr w:type="spellEnd"/>
      <w:r w:rsidR="003049CB">
        <w:t xml:space="preserve">“ welche den </w:t>
      </w:r>
      <w:r w:rsidR="00BC01EF">
        <w:t xml:space="preserve">Alkoholgehalt pro Volumen darstellt. </w:t>
      </w:r>
      <w:r w:rsidR="005001B3">
        <w:t>Danach wird in der Spalte der „</w:t>
      </w:r>
      <w:proofErr w:type="spellStart"/>
      <w:r w:rsidR="005001B3">
        <w:t>degree</w:t>
      </w:r>
      <w:proofErr w:type="spellEnd"/>
      <w:r w:rsidR="005001B3">
        <w:t xml:space="preserve">“ die optimale </w:t>
      </w:r>
      <w:r w:rsidR="00202A0B" w:rsidRPr="00202A0B">
        <w:t xml:space="preserve">Trinktemperatur </w:t>
      </w:r>
      <w:r w:rsidR="005001B3">
        <w:t>des Weines festgehalten.</w:t>
      </w:r>
      <w:r w:rsidR="00D370AE">
        <w:t xml:space="preserve"> </w:t>
      </w:r>
      <w:r w:rsidR="00D0303B">
        <w:t>Nachfolgend</w:t>
      </w:r>
      <w:r w:rsidR="00D370AE">
        <w:t xml:space="preserve"> wird mit den Spalten „</w:t>
      </w:r>
      <w:proofErr w:type="spellStart"/>
      <w:r w:rsidR="00D370AE">
        <w:t>sweet</w:t>
      </w:r>
      <w:proofErr w:type="spellEnd"/>
      <w:r w:rsidR="00D370AE">
        <w:t>“, „</w:t>
      </w:r>
      <w:proofErr w:type="spellStart"/>
      <w:r w:rsidR="00D370AE">
        <w:t>acidity</w:t>
      </w:r>
      <w:proofErr w:type="spellEnd"/>
      <w:r w:rsidR="00D370AE">
        <w:t>“, „</w:t>
      </w:r>
      <w:proofErr w:type="spellStart"/>
      <w:r w:rsidR="00D370AE">
        <w:t>body</w:t>
      </w:r>
      <w:proofErr w:type="spellEnd"/>
      <w:r w:rsidR="00D370AE">
        <w:t>“</w:t>
      </w:r>
      <w:r w:rsidR="00F83A18">
        <w:t xml:space="preserve">, </w:t>
      </w:r>
      <w:r w:rsidR="00D370AE">
        <w:t>„</w:t>
      </w:r>
      <w:proofErr w:type="spellStart"/>
      <w:r w:rsidR="00D370AE">
        <w:t>tannin</w:t>
      </w:r>
      <w:proofErr w:type="spellEnd"/>
      <w:r w:rsidR="00D370AE">
        <w:t>“</w:t>
      </w:r>
      <w:r w:rsidR="00F83A18">
        <w:t>, „</w:t>
      </w:r>
      <w:proofErr w:type="spellStart"/>
      <w:r w:rsidR="00F83A18">
        <w:t>price</w:t>
      </w:r>
      <w:proofErr w:type="spellEnd"/>
      <w:r w:rsidR="00F83A18">
        <w:t>“, „</w:t>
      </w:r>
      <w:proofErr w:type="spellStart"/>
      <w:r w:rsidR="00F83A18">
        <w:t>year</w:t>
      </w:r>
      <w:proofErr w:type="spellEnd"/>
      <w:r w:rsidR="00F83A18">
        <w:t xml:space="preserve">“, „ml“ die jeweilige Süße, </w:t>
      </w:r>
      <w:r w:rsidR="002201A1">
        <w:t xml:space="preserve">Säure, Körper, Gerbstoff, Preis, Herstellungsjahr und Größe der Flasche des Weines definiert. </w:t>
      </w:r>
      <w:r w:rsidR="00DC34E9">
        <w:t>Dabei sind ab der Spalte der „</w:t>
      </w:r>
      <w:proofErr w:type="spellStart"/>
      <w:r w:rsidR="00DC34E9">
        <w:t>nation</w:t>
      </w:r>
      <w:proofErr w:type="spellEnd"/>
      <w:r w:rsidR="00DC34E9">
        <w:t xml:space="preserve">“ </w:t>
      </w:r>
      <w:r w:rsidR="00B71FF7">
        <w:t>Nullw</w:t>
      </w:r>
      <w:r w:rsidR="00DC34E9">
        <w:t xml:space="preserve">erte in der Datei enthalten. </w:t>
      </w:r>
      <w:r w:rsidR="00C53004">
        <w:t>Zahlenwerte sind aber der Spalte „</w:t>
      </w:r>
      <w:proofErr w:type="spellStart"/>
      <w:r w:rsidR="00C53004">
        <w:t>abv</w:t>
      </w:r>
      <w:proofErr w:type="spellEnd"/>
      <w:r w:rsidR="00C53004">
        <w:t>“ in diesem Datensatz zu finden.</w:t>
      </w:r>
      <w:r w:rsidR="0019646D">
        <w:t xml:space="preserve"> </w:t>
      </w:r>
      <w:sdt>
        <w:sdtPr>
          <w:alias w:val="To edit, see citavi.com/edit"/>
          <w:tag w:val="CitaviPlaceholder#cdc828bd-b2a8-48ea-b3b6-9c3cb7cac7f8"/>
          <w:id w:val="1015885758"/>
          <w:placeholder>
            <w:docPart w:val="DefaultPlaceholder_-1854013440"/>
          </w:placeholder>
        </w:sdtPr>
        <w:sdtEndPr/>
        <w:sdtContent>
          <w:r w:rsidR="0019646D">
            <w:fldChar w:fldCharType="begin"/>
          </w:r>
          <w:r w:rsidR="000D46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cmJyZW5cXEFwcERhdGFcXExvY2FsXFxUZW1wXFxjYXJpa3J4ZS5qcGciLCJVcmlTdHJpbmciOiIyZTdiZmQzZC1hNTBkLTQ3YTYtOGQ1OS01NWMxZDk5NjVmNjI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zMS4wNS4yMDIx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d3d3LmthZ2dsZS5jb20vZGV2N2hhbG8vd2luZS1pbmZvcm1hdGlvbiIsIlVyaVN0cmluZyI6Imh0dHBzOi8vd3d3LmthZ2dsZS5jb20vZGV2N2hhbG8vd2luZS1pbmZvcm1hdGlvb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}</w:instrText>
          </w:r>
          <w:r w:rsidR="0019646D">
            <w:fldChar w:fldCharType="separate"/>
          </w:r>
          <w:r w:rsidR="0019646D">
            <w:t>[12]</w:t>
          </w:r>
          <w:r w:rsidR="0019646D">
            <w:fldChar w:fldCharType="end"/>
          </w:r>
        </w:sdtContent>
      </w:sdt>
    </w:p>
    <w:p w14:paraId="46824846" w14:textId="39230A8B" w:rsidR="00A12BD6" w:rsidRDefault="007D6A59" w:rsidP="00AC3ACF">
      <w:r>
        <w:t xml:space="preserve">Die Datenqualität dieser Daten eignet </w:t>
      </w:r>
      <w:r w:rsidR="00FE71BD">
        <w:t>sich für</w:t>
      </w:r>
      <w:r w:rsidR="00420EFB">
        <w:t xml:space="preserve"> die Zielgruppe der Weininteressierten </w:t>
      </w:r>
      <w:r w:rsidR="00510830">
        <w:t>gut. Da diese ausreichend tiefe bieten um neue Weine kennen zu lerne</w:t>
      </w:r>
      <w:r>
        <w:t>n</w:t>
      </w:r>
      <w:r w:rsidR="00510830">
        <w:t xml:space="preserve"> und auch Zusammenhänge zwischen den Weinen Eigenschaften zu erkennen. Für die </w:t>
      </w:r>
      <w:r>
        <w:t>Gruppen</w:t>
      </w:r>
      <w:r w:rsidR="00510830">
        <w:t xml:space="preserve"> der Weineinkäufer oder Weinexperten ist di</w:t>
      </w:r>
      <w:r>
        <w:t xml:space="preserve">e Datenqualität </w:t>
      </w:r>
      <w:r w:rsidR="00510830">
        <w:t xml:space="preserve">ausreichend. Da hierbei vor allem durch die vielen </w:t>
      </w:r>
      <w:r w:rsidR="00B71FF7">
        <w:t>Nullwerte</w:t>
      </w:r>
      <w:r w:rsidR="00510830">
        <w:t xml:space="preserve"> keine vollständige Datenbasis vorhanden ist. Somit ist nicht garantiert das für jeden Wein der ggf. </w:t>
      </w:r>
      <w:r w:rsidR="00663725">
        <w:t>entdeckt</w:t>
      </w:r>
      <w:r w:rsidR="00510830">
        <w:t xml:space="preserve"> wird die entsprechenden Daten </w:t>
      </w:r>
      <w:r w:rsidR="00663725">
        <w:t>vorhanden</w:t>
      </w:r>
      <w:r w:rsidR="00510830">
        <w:t xml:space="preserve"> sind</w:t>
      </w:r>
      <w:r w:rsidR="00B00F1F">
        <w:t>, um eine fundierte Entscheidung treffen zu können</w:t>
      </w:r>
      <w:r w:rsidR="00112E42">
        <w:t xml:space="preserve">. </w:t>
      </w:r>
      <w:r w:rsidR="0018210B">
        <w:t xml:space="preserve">Weiterhin ist die tiefe der Daten für diese Gruppen nicht ausreichend, da die Eigenschaften der Weine </w:t>
      </w:r>
      <w:r w:rsidR="00FF77A7">
        <w:t>(Süße, Säure, Körper</w:t>
      </w:r>
      <w:r w:rsidR="00D15447">
        <w:t xml:space="preserve"> und</w:t>
      </w:r>
      <w:r w:rsidR="00FF77A7">
        <w:t xml:space="preserve"> Gerbstoffe</w:t>
      </w:r>
      <w:r w:rsidR="00D15447">
        <w:t xml:space="preserve">) nur auf einer Skala von ein bis fünf angegeben werden. </w:t>
      </w:r>
      <w:r w:rsidR="00D462F3">
        <w:t xml:space="preserve">Dies ist eine </w:t>
      </w:r>
      <w:r w:rsidR="00F104E7">
        <w:t>Ungenauigkeit,</w:t>
      </w:r>
      <w:r w:rsidR="00D462F3">
        <w:t xml:space="preserve"> welche </w:t>
      </w:r>
      <w:r w:rsidR="00F104E7">
        <w:t>von der Zielgruppe unerwünscht ist.</w:t>
      </w:r>
    </w:p>
    <w:p w14:paraId="639D0CFA" w14:textId="705D2249" w:rsidR="00B008B8" w:rsidRDefault="00B008B8" w:rsidP="00AC3ACF">
      <w:r>
        <w:t xml:space="preserve">Jedoch sollte die Datenqualität ausreichend </w:t>
      </w:r>
      <w:r w:rsidR="00D61A47">
        <w:t>sein,</w:t>
      </w:r>
      <w:r>
        <w:t xml:space="preserve"> um neue Erkenntnisse zu </w:t>
      </w:r>
      <w:r w:rsidR="00D61A47">
        <w:t xml:space="preserve">erhalten. Dementsprechend reichen dieser Datensatz aus, um die verschiedenen Fragestellungen dieser Projektarbeit zu beantworten. </w:t>
      </w:r>
      <w:r w:rsidR="00DE6059">
        <w:t>Dabei sollte jedoch nicht zu viel Wert auf die Genauigkeit der Daten gelegt werden, da diese teilweise ungenau sind.</w:t>
      </w:r>
    </w:p>
    <w:p w14:paraId="393E2FE8" w14:textId="1FE5D6DA" w:rsidR="005339DD" w:rsidRDefault="007A6428" w:rsidP="00AC3ACF">
      <w:r>
        <w:t xml:space="preserve">Darüber hinaus wurde für das Baumdiagramm </w:t>
      </w:r>
      <w:r w:rsidR="00B24ECB">
        <w:t>eine weiter</w:t>
      </w:r>
      <w:r w:rsidR="00D20B12">
        <w:t>e</w:t>
      </w:r>
      <w:r w:rsidR="00B24ECB">
        <w:t xml:space="preserve"> Datei erstellt,</w:t>
      </w:r>
      <w:r w:rsidR="005339DD">
        <w:t xml:space="preserve"> in welcher die Länder der </w:t>
      </w:r>
      <w:r w:rsidR="00A854B8">
        <w:t>Weine</w:t>
      </w:r>
      <w:r w:rsidR="005339DD">
        <w:t xml:space="preserve"> um Kontinente und </w:t>
      </w:r>
      <w:r w:rsidR="00C96553">
        <w:t xml:space="preserve">deren Einteilungen ergänzt worden </w:t>
      </w:r>
      <w:r w:rsidR="00A854B8">
        <w:t>sind</w:t>
      </w:r>
      <w:r w:rsidR="00C96553">
        <w:t>. Dies dient der bessern Hierar</w:t>
      </w:r>
      <w:r w:rsidR="00D20B12">
        <w:t>chischen Darstellung der Weine und ihrer Länder.</w:t>
      </w:r>
    </w:p>
    <w:p w14:paraId="50B60290" w14:textId="70783C84" w:rsidR="008F593C" w:rsidRDefault="008F593C" w:rsidP="00537FBC">
      <w:pPr>
        <w:pStyle w:val="berschrift2"/>
      </w:pPr>
      <w:bookmarkStart w:id="12" w:name="_Toc80274847"/>
      <w:r>
        <w:t>Technische Breitstellung der Daten</w:t>
      </w:r>
      <w:bookmarkEnd w:id="12"/>
    </w:p>
    <w:p w14:paraId="7B98439F" w14:textId="4C5B7CBF" w:rsidR="00224237" w:rsidRDefault="00FB7ECD" w:rsidP="002F0BFE">
      <w:r>
        <w:t xml:space="preserve">Die Technische </w:t>
      </w:r>
      <w:r w:rsidR="0006184F">
        <w:t>Bereitstellung</w:t>
      </w:r>
      <w:r>
        <w:t xml:space="preserve"> der Datenerfolgt mithilfe des </w:t>
      </w:r>
      <w:r w:rsidR="0006184F">
        <w:t>GitHubs</w:t>
      </w:r>
      <w:r>
        <w:t xml:space="preserve"> </w:t>
      </w:r>
      <w:proofErr w:type="spellStart"/>
      <w:r w:rsidR="0006184F" w:rsidRPr="0006184F">
        <w:t>Repositori</w:t>
      </w:r>
      <w:r w:rsidR="0006184F">
        <w:t>e</w:t>
      </w:r>
      <w:proofErr w:type="spellEnd"/>
      <w:r w:rsidR="0006184F">
        <w:t xml:space="preserve">, in welchem das </w:t>
      </w:r>
      <w:r w:rsidR="003A2F23" w:rsidRPr="003A2F23">
        <w:t>Visualisierung</w:t>
      </w:r>
      <w:r w:rsidR="003A2F23">
        <w:t>sp</w:t>
      </w:r>
      <w:r w:rsidR="003A2F23" w:rsidRPr="003A2F23">
        <w:t xml:space="preserve">rojekt </w:t>
      </w:r>
      <w:r w:rsidR="0006184F">
        <w:t>umgesetzt worden ist.</w:t>
      </w:r>
      <w:r w:rsidR="003A2F23">
        <w:t xml:space="preserve"> Dabei sind die Daten innerhalb des Ordners </w:t>
      </w:r>
      <w:r w:rsidR="001D6CD3">
        <w:t xml:space="preserve">„Daten“ zu finden. In diesem Ordner sind unter dem Unterordner </w:t>
      </w:r>
      <w:r w:rsidR="00B32886">
        <w:t xml:space="preserve">„Quelldaten“ </w:t>
      </w:r>
      <w:r w:rsidR="00A31E0E">
        <w:t>sind die Ursprünglichen Daten vorhanden welche von der Plattform „</w:t>
      </w:r>
      <w:proofErr w:type="spellStart"/>
      <w:r w:rsidR="00A31E0E">
        <w:t>Kaggle</w:t>
      </w:r>
      <w:proofErr w:type="spellEnd"/>
      <w:r w:rsidR="00A31E0E">
        <w:t xml:space="preserve">“ </w:t>
      </w:r>
      <w:r w:rsidR="004C677A">
        <w:t>heruntergeladen</w:t>
      </w:r>
      <w:r w:rsidR="00A31E0E">
        <w:t xml:space="preserve"> werden konnten. </w:t>
      </w:r>
      <w:r w:rsidR="00F01048">
        <w:t xml:space="preserve">Eine genauere Beschreibung dieser Daten ist im Kapitel </w:t>
      </w:r>
      <w:r w:rsidR="00F01048">
        <w:fldChar w:fldCharType="begin"/>
      </w:r>
      <w:r w:rsidR="00F01048">
        <w:instrText xml:space="preserve"> REF _Ref80347550 \h </w:instrText>
      </w:r>
      <w:r w:rsidR="00F01048">
        <w:fldChar w:fldCharType="separate"/>
      </w:r>
      <w:r w:rsidR="004E3487">
        <w:t>Daten</w:t>
      </w:r>
      <w:r w:rsidR="00F01048">
        <w:fldChar w:fldCharType="end"/>
      </w:r>
      <w:r w:rsidR="00F01048">
        <w:t xml:space="preserve"> zu finden. Im anderen Unterordner </w:t>
      </w:r>
      <w:r w:rsidR="00076DFB">
        <w:t>namens</w:t>
      </w:r>
      <w:r w:rsidR="00F01048">
        <w:t xml:space="preserve"> „</w:t>
      </w:r>
      <w:r w:rsidR="00076DFB">
        <w:t>Aufbereitete Daten</w:t>
      </w:r>
      <w:r w:rsidR="00F01048">
        <w:t>“</w:t>
      </w:r>
      <w:r w:rsidR="00076DFB">
        <w:t xml:space="preserve"> sind alle Daten zu finden welche weiterverarbeitet wurden und entsprechend selektiert</w:t>
      </w:r>
      <w:r w:rsidR="00A65A8B">
        <w:t xml:space="preserve"> wurden. Wie die Weiterverarbeitung </w:t>
      </w:r>
      <w:r w:rsidR="00224237">
        <w:t>erfolgte,</w:t>
      </w:r>
      <w:r w:rsidR="00A65A8B">
        <w:t xml:space="preserve"> ist im Nachfolgendem Kapitel </w:t>
      </w:r>
      <w:r w:rsidR="00A65A8B">
        <w:fldChar w:fldCharType="begin"/>
      </w:r>
      <w:r w:rsidR="00A65A8B">
        <w:instrText xml:space="preserve"> REF _Ref80347685 \h </w:instrText>
      </w:r>
      <w:r w:rsidR="00A65A8B">
        <w:fldChar w:fldCharType="separate"/>
      </w:r>
      <w:r w:rsidR="004E3487">
        <w:t>Datenvorverarbeitung</w:t>
      </w:r>
      <w:r w:rsidR="00A65A8B">
        <w:fldChar w:fldCharType="end"/>
      </w:r>
      <w:r w:rsidR="00A65A8B">
        <w:t xml:space="preserve"> zu lesen.</w:t>
      </w:r>
    </w:p>
    <w:p w14:paraId="34703B66" w14:textId="6F647EB7" w:rsidR="002F0BFE" w:rsidRDefault="00895DFA" w:rsidP="002F0BFE">
      <w:r>
        <w:t>Dabei wurden zwei wesentliche Dateiformate für die Bereitstellung der Datei verwendet.</w:t>
      </w:r>
      <w:r w:rsidR="00597615">
        <w:t xml:space="preserve"> Diese sind CSV</w:t>
      </w:r>
      <w:r w:rsidR="007B6F1B">
        <w:t>-</w:t>
      </w:r>
      <w:r w:rsidR="00597615">
        <w:t xml:space="preserve"> und JSON</w:t>
      </w:r>
      <w:r w:rsidR="007B6F1B">
        <w:t>-</w:t>
      </w:r>
      <w:r w:rsidR="00597615">
        <w:t xml:space="preserve">Dateien. </w:t>
      </w:r>
      <w:r w:rsidR="00FA1671">
        <w:t xml:space="preserve">Die </w:t>
      </w:r>
      <w:r w:rsidR="00224237">
        <w:t>CSV-Datei,</w:t>
      </w:r>
      <w:r w:rsidR="00FA1671">
        <w:t xml:space="preserve"> auf welche der Scatterplot und die Parallelen Koordinaten zugreifen heißt dabei „</w:t>
      </w:r>
      <w:proofErr w:type="spellStart"/>
      <w:r w:rsidR="00FA1671">
        <w:t>WineInformationExcelAufbereitetKlein</w:t>
      </w:r>
      <w:proofErr w:type="spellEnd"/>
      <w:r w:rsidR="00FA1671">
        <w:t>“</w:t>
      </w:r>
      <w:r w:rsidR="00224237">
        <w:t xml:space="preserve">. Der Name der JSON </w:t>
      </w:r>
      <w:r w:rsidR="00A0567A">
        <w:t>Datei auf, welche das Baumdiagramm zugreift,</w:t>
      </w:r>
      <w:r w:rsidR="00224237">
        <w:t xml:space="preserve"> lautet „</w:t>
      </w:r>
      <w:proofErr w:type="spellStart"/>
      <w:r w:rsidR="00224237">
        <w:t>WineInformationGeoKleinKlein</w:t>
      </w:r>
      <w:proofErr w:type="spellEnd"/>
      <w:r w:rsidR="00224237">
        <w:t>“.</w:t>
      </w:r>
      <w:r w:rsidR="007B6F1B">
        <w:t xml:space="preserve"> </w:t>
      </w:r>
      <w:r w:rsidR="00AD4A11">
        <w:t>Dabei sind alle</w:t>
      </w:r>
      <w:r w:rsidR="00025274">
        <w:t xml:space="preserve"> Daten innerhalb der CSV Datei mithilfe eines Kommas getrennt. </w:t>
      </w:r>
      <w:r w:rsidR="000D506D">
        <w:t xml:space="preserve">Darüber hinaus werden alle Zahlen mit einem Dezimaltrennzeichen als einen Punkt angegeben. </w:t>
      </w:r>
      <w:r w:rsidR="00403527">
        <w:t xml:space="preserve">Falls eine Null in den Feldern stehen </w:t>
      </w:r>
      <w:r w:rsidR="00A0567A">
        <w:t>sollte,</w:t>
      </w:r>
      <w:r w:rsidR="00403527">
        <w:t xml:space="preserve"> ist dies gleichbedeutend </w:t>
      </w:r>
      <w:r w:rsidR="00A0567A">
        <w:t xml:space="preserve">mit einem Feld welches Leer ist. In den JSON Datei hingegen wurden nur die Beziehungen zwischen den Daten </w:t>
      </w:r>
      <w:r w:rsidR="00945D42">
        <w:t>abgebildet. Somit enthalten die „</w:t>
      </w:r>
      <w:proofErr w:type="spellStart"/>
      <w:r w:rsidR="00945D42">
        <w:t>data</w:t>
      </w:r>
      <w:proofErr w:type="spellEnd"/>
      <w:r w:rsidR="00945D42">
        <w:t>“-Felder nur eine „</w:t>
      </w:r>
      <w:proofErr w:type="spellStart"/>
      <w:r w:rsidR="00945D42">
        <w:t>id</w:t>
      </w:r>
      <w:proofErr w:type="spellEnd"/>
      <w:r w:rsidR="00945D42">
        <w:t>“ welch</w:t>
      </w:r>
      <w:r w:rsidR="00643664">
        <w:t xml:space="preserve">es nur den Namen enthält. </w:t>
      </w:r>
      <w:r w:rsidR="00FA0662">
        <w:t>Die Beziehung wurde mithilfe der „</w:t>
      </w:r>
      <w:proofErr w:type="spellStart"/>
      <w:r w:rsidR="00FA0662" w:rsidRPr="00FA0662">
        <w:t>children</w:t>
      </w:r>
      <w:proofErr w:type="spellEnd"/>
      <w:r w:rsidR="00FA0662">
        <w:t>“-Felder realisiert.</w:t>
      </w:r>
      <w:r w:rsidR="006D78B0">
        <w:t xml:space="preserve"> Darüber hinaus wurden in der finalen JSON Datei alle Länder entfernt, welche nach der CSV-Datei keine Weine produzieren.</w:t>
      </w:r>
    </w:p>
    <w:p w14:paraId="5967DCBC" w14:textId="5EE3D88D" w:rsidR="008F593C" w:rsidRDefault="008F593C" w:rsidP="00537FBC">
      <w:pPr>
        <w:pStyle w:val="berschrift2"/>
      </w:pPr>
      <w:bookmarkStart w:id="13" w:name="_Toc80274848"/>
      <w:bookmarkStart w:id="14" w:name="_Ref80347685"/>
      <w:r>
        <w:lastRenderedPageBreak/>
        <w:t>Datenv</w:t>
      </w:r>
      <w:r w:rsidR="00B83701">
        <w:t>orverarbeitung</w:t>
      </w:r>
      <w:bookmarkEnd w:id="13"/>
      <w:bookmarkEnd w:id="14"/>
    </w:p>
    <w:p w14:paraId="229DAC91" w14:textId="260A12CE" w:rsidR="00E05179" w:rsidRDefault="00DC21E2" w:rsidP="00DC21E2">
      <w:r>
        <w:t xml:space="preserve">Bei der </w:t>
      </w:r>
      <w:r w:rsidR="009E1CAF">
        <w:t xml:space="preserve">Datenverarbeitung wurden im </w:t>
      </w:r>
      <w:r w:rsidR="00404EFD">
        <w:t>Wesentlichen</w:t>
      </w:r>
      <w:r w:rsidR="009E1CAF">
        <w:t xml:space="preserve"> </w:t>
      </w:r>
      <w:r w:rsidR="002F56E1">
        <w:t>drei</w:t>
      </w:r>
      <w:r w:rsidR="009E1CAF">
        <w:t xml:space="preserve"> Schritte</w:t>
      </w:r>
      <w:r w:rsidR="002F56E1">
        <w:t>n</w:t>
      </w:r>
      <w:r w:rsidR="009E1CAF">
        <w:t xml:space="preserve"> </w:t>
      </w:r>
      <w:r w:rsidR="002467D3">
        <w:t>durchgeführt,</w:t>
      </w:r>
      <w:r w:rsidR="009E1CAF">
        <w:t xml:space="preserve"> um die Daten weiter zu bearbeiten</w:t>
      </w:r>
      <w:r w:rsidR="00404EFD">
        <w:t xml:space="preserve">. </w:t>
      </w:r>
      <w:r w:rsidR="00E05179">
        <w:t>Diese Schritte sind das Sichten</w:t>
      </w:r>
      <w:r w:rsidR="002F56E1">
        <w:t>-</w:t>
      </w:r>
      <w:r w:rsidR="00E05179">
        <w:t>, Bearbeiten</w:t>
      </w:r>
      <w:r w:rsidR="002F56E1">
        <w:t xml:space="preserve">- und anschließende Überführung der Daten. Was </w:t>
      </w:r>
      <w:r w:rsidR="003943A0">
        <w:t>in diesen Schritten</w:t>
      </w:r>
      <w:r w:rsidR="002F56E1">
        <w:t xml:space="preserve"> genauer </w:t>
      </w:r>
      <w:r w:rsidR="003943A0">
        <w:t>geschehen ist, wird nachfolgend erklärt.</w:t>
      </w:r>
    </w:p>
    <w:p w14:paraId="4DE8AF39" w14:textId="6A446AF2" w:rsidR="00DC21E2" w:rsidRDefault="003943A0" w:rsidP="00DC21E2">
      <w:r>
        <w:t>Bei der Sichtung der Daten war es das Ziel die Daten in ein Lesbares und leicht zu verarbeitendes Format zu bringen. Aufgrund dessen</w:t>
      </w:r>
      <w:r w:rsidR="00404EFD">
        <w:t xml:space="preserve"> wurde die Datei </w:t>
      </w:r>
      <w:r w:rsidR="00B602AC">
        <w:t>„</w:t>
      </w:r>
      <w:proofErr w:type="spellStart"/>
      <w:r w:rsidR="00B602AC">
        <w:t>cleasingWine</w:t>
      </w:r>
      <w:proofErr w:type="spellEnd"/>
      <w:r w:rsidR="00B602AC">
        <w:t>“ in eine Exceldatei konvertiert</w:t>
      </w:r>
      <w:r w:rsidR="001F4DD4">
        <w:t>, d</w:t>
      </w:r>
      <w:r>
        <w:t xml:space="preserve">a eine Exceldatei genau die Zielstellung dieses Schrittes erfüllt. </w:t>
      </w:r>
      <w:r w:rsidR="00B602AC">
        <w:t>Dies</w:t>
      </w:r>
      <w:r w:rsidR="003C1A00">
        <w:t xml:space="preserve">e Exceldatei ist unter </w:t>
      </w:r>
      <w:r w:rsidR="00417E8E">
        <w:t xml:space="preserve">dem Unterordner „Aufbereitete Daten“ </w:t>
      </w:r>
      <w:r w:rsidR="001F4DD4">
        <w:t>mit dem Namen</w:t>
      </w:r>
      <w:r w:rsidR="00417E8E">
        <w:t xml:space="preserve"> „</w:t>
      </w:r>
      <w:proofErr w:type="spellStart"/>
      <w:r w:rsidR="00417E8E">
        <w:t>WineInformtionExcel</w:t>
      </w:r>
      <w:proofErr w:type="spellEnd"/>
      <w:r w:rsidR="00417E8E">
        <w:t xml:space="preserve">“ zu finden. </w:t>
      </w:r>
      <w:r w:rsidR="001F4DD4">
        <w:t xml:space="preserve">Durch diesen Schritt </w:t>
      </w:r>
      <w:r w:rsidR="007E78D6">
        <w:t>konnten diese Datei</w:t>
      </w:r>
      <w:r w:rsidR="001E1E1F">
        <w:t>en nun einfach</w:t>
      </w:r>
      <w:r w:rsidR="00766BC0">
        <w:t>er eingelesen und bearbeitet werden.</w:t>
      </w:r>
      <w:r w:rsidR="005A5B25">
        <w:t xml:space="preserve"> Bei der JSON Datei wurde hierbei eine entsprechende zu ergänzende Datei gefunden, welche im nächsten Schritt dann ergänzt werden kon</w:t>
      </w:r>
      <w:r w:rsidR="008254EF">
        <w:t xml:space="preserve">nte. Diese Datei wurde durch den </w:t>
      </w:r>
      <w:r w:rsidR="00FC069F">
        <w:t>GitHub Nutzer „</w:t>
      </w:r>
      <w:r w:rsidR="00242A6A" w:rsidRPr="00242A6A">
        <w:t xml:space="preserve">Curran </w:t>
      </w:r>
      <w:proofErr w:type="spellStart"/>
      <w:r w:rsidR="00242A6A" w:rsidRPr="00242A6A">
        <w:t>Kelleher</w:t>
      </w:r>
      <w:proofErr w:type="spellEnd"/>
      <w:r w:rsidR="00FC069F">
        <w:t>“</w:t>
      </w:r>
      <w:r w:rsidR="00242A6A">
        <w:t xml:space="preserve"> zur </w:t>
      </w:r>
      <w:r w:rsidR="004A687F">
        <w:t>Verfügung</w:t>
      </w:r>
      <w:r w:rsidR="00242A6A">
        <w:t xml:space="preserve"> gestellt </w:t>
      </w:r>
      <w:sdt>
        <w:sdtPr>
          <w:alias w:val="To edit, see citavi.com/edit"/>
          <w:tag w:val="CitaviPlaceholder#b980f02e-810c-45ce-9655-1e05086a6e5c"/>
          <w:id w:val="1404952277"/>
          <w:placeholder>
            <w:docPart w:val="DefaultPlaceholder_-1854013440"/>
          </w:placeholder>
        </w:sdtPr>
        <w:sdtEndPr/>
        <w:sdtContent>
          <w:r w:rsidR="008B7ECC">
            <w:fldChar w:fldCharType="begin"/>
          </w:r>
          <w:r w:rsidR="000D46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JicmVuXFxBcHBEYXRhXFxMb2NhbFxcVGVtcFxcbG01dGFicHQuanBnIiwiVXJpU3RyaW5nIjoiZGUwZDJiZjEtNzZiNC00ZmZlLTk2NWQtMDJhMTNjMDU3NGFk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naXN0LmdpdGh1Yi5jb20vY3VycmFuLzFkZDdhYjA0NmE0ZWQzMjM4MGIyMWU4MWEzODQ0N2FhLyIsIlVyaVN0cmluZyI6Imh0dHBzOi8vZ2lzdC5naXRodWIuY29tL2N1cnJhbi8xZGQ3YWIwNDZhNGVkMzIzODBiMjFlODFhMzg0NDdhYS8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}</w:instrText>
          </w:r>
          <w:r w:rsidR="008B7ECC">
            <w:fldChar w:fldCharType="separate"/>
          </w:r>
          <w:r w:rsidR="008B7ECC">
            <w:t>[13]</w:t>
          </w:r>
          <w:r w:rsidR="008B7ECC">
            <w:fldChar w:fldCharType="end"/>
          </w:r>
        </w:sdtContent>
      </w:sdt>
      <w:r w:rsidR="003E48C3">
        <w:t>.</w:t>
      </w:r>
      <w:r w:rsidR="004A2615">
        <w:t xml:space="preserve"> Die Datei ist dabei unter „Aufbereitete Daten“ mit dem Namen „</w:t>
      </w:r>
      <w:proofErr w:type="spellStart"/>
      <w:r w:rsidR="004A2615">
        <w:t>WineInformationGeo</w:t>
      </w:r>
      <w:proofErr w:type="spellEnd"/>
      <w:r w:rsidR="004A2615">
        <w:t>“ zu finden.</w:t>
      </w:r>
    </w:p>
    <w:p w14:paraId="49CF535B" w14:textId="66C923F4" w:rsidR="00766BC0" w:rsidRDefault="00766BC0" w:rsidP="00DC21E2">
      <w:r>
        <w:t>In der Bearbeitung der Daten sollten die</w:t>
      </w:r>
      <w:r w:rsidR="001F5530">
        <w:t xml:space="preserve">se </w:t>
      </w:r>
      <w:r>
        <w:t xml:space="preserve">so bereitgestellt werden, </w:t>
      </w:r>
      <w:r w:rsidR="00D017E5">
        <w:t>dass</w:t>
      </w:r>
      <w:r>
        <w:t xml:space="preserve"> </w:t>
      </w:r>
      <w:r w:rsidR="001F5530">
        <w:t>sie</w:t>
      </w:r>
      <w:r>
        <w:t xml:space="preserve"> von </w:t>
      </w:r>
      <w:r w:rsidR="00FA24A4">
        <w:t xml:space="preserve">Code, welcher eingesetzt wurde, einfach zu verarbeiten sind. Dabei wurden </w:t>
      </w:r>
      <w:r w:rsidR="00C138E4">
        <w:t>sechs</w:t>
      </w:r>
      <w:r w:rsidR="00FA24A4">
        <w:t xml:space="preserve"> </w:t>
      </w:r>
      <w:r w:rsidR="001F5530">
        <w:t>wesentliche</w:t>
      </w:r>
      <w:r w:rsidR="00FA24A4">
        <w:t xml:space="preserve"> Schritte getätigt um diese Daten </w:t>
      </w:r>
      <w:r w:rsidR="001F5530">
        <w:t xml:space="preserve">entsprechend bereitzustellen. </w:t>
      </w:r>
      <w:r w:rsidR="00C138E4">
        <w:t>Zuerst wurden die</w:t>
      </w:r>
      <w:r w:rsidR="001125E9">
        <w:t xml:space="preserve"> Namen aus den Spalten „</w:t>
      </w:r>
      <w:proofErr w:type="spellStart"/>
      <w:r w:rsidR="001125E9">
        <w:t>sweet</w:t>
      </w:r>
      <w:proofErr w:type="spellEnd"/>
      <w:r w:rsidR="001125E9">
        <w:t>“, „</w:t>
      </w:r>
      <w:proofErr w:type="spellStart"/>
      <w:r w:rsidR="001125E9">
        <w:t>adcidity</w:t>
      </w:r>
      <w:proofErr w:type="spellEnd"/>
      <w:r w:rsidR="001125E9">
        <w:t>“</w:t>
      </w:r>
      <w:r w:rsidR="00F35B08">
        <w:t>, „</w:t>
      </w:r>
      <w:proofErr w:type="spellStart"/>
      <w:r w:rsidR="00F35B08">
        <w:t>body</w:t>
      </w:r>
      <w:proofErr w:type="spellEnd"/>
      <w:r w:rsidR="00F35B08">
        <w:t>“ und „</w:t>
      </w:r>
      <w:proofErr w:type="spellStart"/>
      <w:r w:rsidR="00F35B08">
        <w:t>tannin</w:t>
      </w:r>
      <w:proofErr w:type="spellEnd"/>
      <w:r w:rsidR="00F35B08">
        <w:t>“</w:t>
      </w:r>
      <w:r w:rsidR="00E67FC0">
        <w:t xml:space="preserve"> vor den zahlen entfernt, da diese ansonsten verhindert hätten die Zahlen in ein entsprechendes Datenformat zu bringen.</w:t>
      </w:r>
      <w:r w:rsidR="001A2889">
        <w:t xml:space="preserve"> Anschließend wurde</w:t>
      </w:r>
      <w:r w:rsidR="00E81E79">
        <w:t xml:space="preserve">n die Zahlenwerte überarbeitet. So </w:t>
      </w:r>
      <w:r w:rsidR="00AF104E">
        <w:t>standen in der Spalte „</w:t>
      </w:r>
      <w:proofErr w:type="spellStart"/>
      <w:r w:rsidR="00AF104E">
        <w:t>abv</w:t>
      </w:r>
      <w:proofErr w:type="spellEnd"/>
      <w:r w:rsidR="00AF104E">
        <w:t>“ und „</w:t>
      </w:r>
      <w:proofErr w:type="spellStart"/>
      <w:r w:rsidR="00AF104E">
        <w:t>degree</w:t>
      </w:r>
      <w:proofErr w:type="spellEnd"/>
      <w:r w:rsidR="00AF104E">
        <w:t xml:space="preserve">“ </w:t>
      </w:r>
      <w:r w:rsidR="00866379">
        <w:t xml:space="preserve">eine </w:t>
      </w:r>
      <w:r w:rsidR="00C020B9">
        <w:t>Tilde,</w:t>
      </w:r>
      <w:r w:rsidR="00607BD6">
        <w:t xml:space="preserve"> </w:t>
      </w:r>
      <w:r w:rsidR="00866379">
        <w:t xml:space="preserve">welche die minimale und maximalen Werte </w:t>
      </w:r>
      <w:r w:rsidR="00C020B9">
        <w:t>miteinander</w:t>
      </w:r>
      <w:r w:rsidR="00866379">
        <w:t xml:space="preserve"> </w:t>
      </w:r>
      <w:r w:rsidR="00C020B9">
        <w:t>verbunden</w:t>
      </w:r>
      <w:r w:rsidR="00866379">
        <w:t xml:space="preserve"> hat. Da jedoch kein Zahlenformat eine Tilde zulässt wurden diese beiden Werte getrennt und </w:t>
      </w:r>
      <w:r w:rsidR="00C020B9">
        <w:t xml:space="preserve">anschließend </w:t>
      </w:r>
      <w:r w:rsidR="00F03F0A">
        <w:t>aus den beiden Werten der Durchschnitt gebildet. Falls nur ein Wert bereits in der Spalte stand, wurde dieser einfach übernommen.</w:t>
      </w:r>
      <w:r w:rsidR="00520BCC">
        <w:t xml:space="preserve"> Darüber hinaus wurde war der Preis für die Weine in der Spalte „</w:t>
      </w:r>
      <w:proofErr w:type="spellStart"/>
      <w:r w:rsidR="00520BCC">
        <w:t>price</w:t>
      </w:r>
      <w:proofErr w:type="spellEnd"/>
      <w:r w:rsidR="00520BCC">
        <w:t>“</w:t>
      </w:r>
      <w:r w:rsidR="003F6898">
        <w:t xml:space="preserve"> in südkoreanischen Won angegeben. Aufgrund dieser dessen wurde dieser P</w:t>
      </w:r>
      <w:r w:rsidR="00986ABF">
        <w:t xml:space="preserve">reis mithilfe eines Währungskurses von 1 Euro zu </w:t>
      </w:r>
      <w:r w:rsidR="00B21D51">
        <w:t>1355</w:t>
      </w:r>
      <w:r w:rsidR="008B7ECC">
        <w:t>,</w:t>
      </w:r>
      <w:r w:rsidR="00B21D51">
        <w:t>382 Won umgerechnet. [] Nachdem diese Zahlen erfolgreich überarbeitet worden sind</w:t>
      </w:r>
      <w:r w:rsidR="0008388B">
        <w:t xml:space="preserve">, wurden die Namen in der </w:t>
      </w:r>
      <w:r w:rsidR="008B7ECC">
        <w:t>Spalte</w:t>
      </w:r>
      <w:r w:rsidR="0008388B">
        <w:t xml:space="preserve"> „</w:t>
      </w:r>
      <w:proofErr w:type="spellStart"/>
      <w:r w:rsidR="0008388B">
        <w:t>name</w:t>
      </w:r>
      <w:proofErr w:type="spellEnd"/>
      <w:r w:rsidR="0008388B">
        <w:t>“ angepasst. So ist es bei der Konvertierung vorgekommen, dass Apostrophe und Umlaute nicht richtig übersetzt worden sind. Die</w:t>
      </w:r>
      <w:r w:rsidR="00102C75">
        <w:t>se Fehler wurden korrigiert.</w:t>
      </w:r>
      <w:r w:rsidR="00F13A09">
        <w:t xml:space="preserve"> Um die Daten anschließend besser in die JSON Datei einfügen zu können wurde außerdem eine neue Spalte </w:t>
      </w:r>
      <w:r w:rsidR="00145812">
        <w:t>erstellt,</w:t>
      </w:r>
      <w:r w:rsidR="00F13A09">
        <w:t xml:space="preserve"> in welcher die Namen der Weine mit der entsprechenden JSON Schreibweise kombiniert wurden, um so eine zusammenfügen der Weinnamen und der Länder einfacher zu gestallten.</w:t>
      </w:r>
      <w:r w:rsidR="00210C6C">
        <w:t xml:space="preserve"> Diese Änderungen wurden alle and er Exceldatei „</w:t>
      </w:r>
      <w:proofErr w:type="spellStart"/>
      <w:r w:rsidR="00210C6C">
        <w:t>WineInformationExcel</w:t>
      </w:r>
      <w:proofErr w:type="spellEnd"/>
      <w:r w:rsidR="00210C6C">
        <w:t>“ durchgeführt.</w:t>
      </w:r>
      <w:r w:rsidR="00CC58BB">
        <w:t xml:space="preserve"> Anschließend wurden in </w:t>
      </w:r>
      <w:r w:rsidR="00145812">
        <w:t>einer neuen auf „</w:t>
      </w:r>
      <w:proofErr w:type="spellStart"/>
      <w:r w:rsidR="00145812">
        <w:t>WineInformationExcel</w:t>
      </w:r>
      <w:proofErr w:type="spellEnd"/>
      <w:r w:rsidR="00145812">
        <w:t xml:space="preserve">“ basierenden Datei, die Namen der Spalten von Englischen ins Deutsche übersetzt. </w:t>
      </w:r>
      <w:r w:rsidR="008B7ECC">
        <w:t>Zusätzlich</w:t>
      </w:r>
      <w:r w:rsidR="00057D06">
        <w:t xml:space="preserve"> dazu wurden die Spalte in der</w:t>
      </w:r>
      <w:r w:rsidR="004965C5">
        <w:t xml:space="preserve"> Excel „Column1“ und die Spalte mit den Schreibweisen für die JSON Datei </w:t>
      </w:r>
      <w:r w:rsidR="00C22A87">
        <w:t>herausgelöst</w:t>
      </w:r>
      <w:r w:rsidR="004965C5">
        <w:t xml:space="preserve">. </w:t>
      </w:r>
      <w:r w:rsidR="00C22A87">
        <w:t>Dieser Stand präsentiert findet sich in der Exceldatei mit dem Namen „</w:t>
      </w:r>
      <w:proofErr w:type="spellStart"/>
      <w:r w:rsidR="00112994">
        <w:t>WineInformationExcelAufbereitet</w:t>
      </w:r>
      <w:proofErr w:type="spellEnd"/>
      <w:r w:rsidR="00C22A87">
        <w:t>“</w:t>
      </w:r>
      <w:r w:rsidR="00112994">
        <w:t xml:space="preserve"> wieder. Zum Abschluss dieser Bearbeitung der Daten wurden alle </w:t>
      </w:r>
      <w:r w:rsidR="00495337">
        <w:t>Datensätze</w:t>
      </w:r>
      <w:r w:rsidR="00112994">
        <w:t xml:space="preserve"> herausgelöscht welche</w:t>
      </w:r>
      <w:r w:rsidR="007B1F52">
        <w:t xml:space="preserve"> in den Spalten „</w:t>
      </w:r>
      <w:proofErr w:type="spellStart"/>
      <w:r w:rsidR="007B1F52">
        <w:t>alc</w:t>
      </w:r>
      <w:proofErr w:type="spellEnd"/>
      <w:r w:rsidR="007B1F52">
        <w:t xml:space="preserve">“ bis „ml“ ein leeres Feld oder </w:t>
      </w:r>
      <w:r w:rsidR="00824EBC">
        <w:t xml:space="preserve">eine Null als Werte enthielten entfernt. </w:t>
      </w:r>
      <w:r w:rsidR="00921592">
        <w:t xml:space="preserve">Diese Änderung ist in der Datei mit dem Namen </w:t>
      </w:r>
      <w:r w:rsidR="00901490">
        <w:t>„</w:t>
      </w:r>
      <w:proofErr w:type="spellStart"/>
      <w:r w:rsidR="00901490">
        <w:t>WineInformationExcelAufbereitetKlein</w:t>
      </w:r>
      <w:proofErr w:type="spellEnd"/>
      <w:r w:rsidR="00901490">
        <w:t>“ wiederzufinden.</w:t>
      </w:r>
      <w:r w:rsidR="004A687F">
        <w:t xml:space="preserve"> Innerhalb der JSON Datei gab e</w:t>
      </w:r>
      <w:r w:rsidR="004A2615">
        <w:t xml:space="preserve">s nur zwei Schritte welche </w:t>
      </w:r>
      <w:r w:rsidR="00026E8F">
        <w:t>zur Bearbeitung der JSON Dateien</w:t>
      </w:r>
      <w:r w:rsidR="00294673">
        <w:t xml:space="preserve">. Innerhalb desersten </w:t>
      </w:r>
      <w:r w:rsidR="000A5F82">
        <w:t>Schritts</w:t>
      </w:r>
      <w:r w:rsidR="00294673">
        <w:t xml:space="preserve"> wurden alle Weinnamen </w:t>
      </w:r>
      <w:r w:rsidR="000A5F82">
        <w:t xml:space="preserve">dort eingefügt, wo diese bereits auch in der </w:t>
      </w:r>
      <w:r w:rsidR="00773518">
        <w:t xml:space="preserve">CSV eine Zuordnung zu einem Land erhalten haben. Dieses Ergebnis </w:t>
      </w:r>
      <w:r w:rsidR="003E48C3">
        <w:t>dieses Schritts</w:t>
      </w:r>
      <w:r w:rsidR="00773518">
        <w:t xml:space="preserve"> ist unter der Datei „</w:t>
      </w:r>
      <w:proofErr w:type="spellStart"/>
      <w:r w:rsidR="00773518">
        <w:t>WineInformationGeoKlein</w:t>
      </w:r>
      <w:proofErr w:type="spellEnd"/>
      <w:r w:rsidR="00773518">
        <w:t xml:space="preserve">“ zu finden. Anschließend wurden im letzten Schritt alle Länder entfernt, welche keine Weine </w:t>
      </w:r>
      <w:r w:rsidR="008710C7">
        <w:t>nach der CSV-Datei hergestellt haben. Dies ist in der Datei „</w:t>
      </w:r>
      <w:proofErr w:type="spellStart"/>
      <w:r w:rsidR="008710C7">
        <w:t>WineInformationGeoKleinKlein</w:t>
      </w:r>
      <w:proofErr w:type="spellEnd"/>
      <w:r w:rsidR="008710C7">
        <w:t>“ zu erkennen.</w:t>
      </w:r>
    </w:p>
    <w:p w14:paraId="784FCE2B" w14:textId="5B1A6C2F" w:rsidR="00901490" w:rsidRDefault="00901490" w:rsidP="00DC21E2">
      <w:r>
        <w:t xml:space="preserve">Innerhalb der Überführung der Daten </w:t>
      </w:r>
      <w:r w:rsidR="00966DC0">
        <w:t>sollten die Daten wieder für den Programmcode lesbar gemacht werden. Somit wurden alle Daten,</w:t>
      </w:r>
      <w:r>
        <w:t xml:space="preserve"> welche in einer Exceldatei gespeichert </w:t>
      </w:r>
      <w:r w:rsidR="00966DC0">
        <w:t>waren,</w:t>
      </w:r>
      <w:r>
        <w:t xml:space="preserve"> wieder </w:t>
      </w:r>
      <w:r w:rsidR="00966DC0">
        <w:t xml:space="preserve">in eine CSV-Datei </w:t>
      </w:r>
      <w:r>
        <w:t>zurücküberführt</w:t>
      </w:r>
      <w:r w:rsidR="00A96333">
        <w:t xml:space="preserve">. Dabei wurde darauf geachtet, dass die Daten mithilfe eines Kommas </w:t>
      </w:r>
      <w:r w:rsidR="00A96333">
        <w:lastRenderedPageBreak/>
        <w:t>getrennt worden sind und d</w:t>
      </w:r>
      <w:r w:rsidR="00966DC0">
        <w:t>as Dezimaltrennzeichen ein Punkt war.</w:t>
      </w:r>
      <w:r w:rsidR="008710C7">
        <w:t xml:space="preserve"> Da die JSON Datei nicht umgewandelt wurde, war hierbei auch keine Überführung der Daten in eine ande</w:t>
      </w:r>
      <w:r w:rsidR="00022B30">
        <w:t xml:space="preserve">res Datenformat </w:t>
      </w:r>
      <w:r w:rsidR="003E48C3">
        <w:t>nicht nötig.</w:t>
      </w:r>
    </w:p>
    <w:p w14:paraId="1FB527E2" w14:textId="0D7F4579" w:rsidR="003E48C3" w:rsidRDefault="003A50A1" w:rsidP="00DC21E2">
      <w:r>
        <w:t xml:space="preserve">Im Schritt „Bearbeitung der Daten“ wurden </w:t>
      </w:r>
      <w:r w:rsidR="008D22D0">
        <w:t>die verschiedenen Durchschnitte</w:t>
      </w:r>
      <w:r>
        <w:t xml:space="preserve"> </w:t>
      </w:r>
      <w:r w:rsidR="008D22D0">
        <w:t>gebildet,</w:t>
      </w:r>
      <w:r>
        <w:t xml:space="preserve"> um </w:t>
      </w:r>
      <w:r w:rsidR="008D22D0">
        <w:t xml:space="preserve">die Daten besser lesbar sowohl für die Menschen als auch die Maschine zu machen. So hätten ansonsten noch mehr Kategorien zur Auswahl gestanden, welche durch </w:t>
      </w:r>
      <w:r w:rsidR="00E2443D">
        <w:t xml:space="preserve">die Differenz der Zahlen keinen großen Mehrwert für die Visualisierungen gebracht hätte. </w:t>
      </w:r>
      <w:r w:rsidR="00FE5FB4">
        <w:t xml:space="preserve">Weiterhin wurden verschieden Datensätze in diesem Schritt entfernt. Dies wurde </w:t>
      </w:r>
      <w:r w:rsidR="00A718CD">
        <w:t>getan, um eine gemeinsame Konsistente Datenbasis für alle Visualisierungen zu schaffen</w:t>
      </w:r>
      <w:r w:rsidR="0027056E">
        <w:t>,</w:t>
      </w:r>
      <w:r w:rsidR="00A718CD">
        <w:t xml:space="preserve"> </w:t>
      </w:r>
      <w:r w:rsidR="0027056E">
        <w:t>s</w:t>
      </w:r>
      <w:r w:rsidR="00A718CD">
        <w:t xml:space="preserve">o </w:t>
      </w:r>
      <w:r w:rsidR="0027056E">
        <w:t>jeder Wein in allen Visualisierungen</w:t>
      </w:r>
      <w:r w:rsidR="000149CA">
        <w:t xml:space="preserve"> zu finden. Darüber hinaus führte die </w:t>
      </w:r>
      <w:r w:rsidR="00BE698D">
        <w:t>Reduktion der Datensatze dazu, dass die Visualisierungen nicht überfüllt wirken.</w:t>
      </w:r>
      <w:r w:rsidR="00144E05">
        <w:t xml:space="preserve"> </w:t>
      </w:r>
      <w:r w:rsidR="009E1A7E">
        <w:t>Zusätzlich</w:t>
      </w:r>
      <w:r w:rsidR="00144E05">
        <w:t xml:space="preserve"> wurden alle Datensätze </w:t>
      </w:r>
      <w:r w:rsidR="009E1A7E">
        <w:t>entfernt,</w:t>
      </w:r>
      <w:r w:rsidR="00144E05">
        <w:t xml:space="preserve"> welche nicht ins Deutsche übersetzt werden konnten, da diese noch in Koreanischer Sprache geschrieben waren und somit die Weine nicht mehr eindeutig identifiziert werden konnten.</w:t>
      </w:r>
    </w:p>
    <w:p w14:paraId="15F6B355" w14:textId="10A72A4A" w:rsidR="00B83701" w:rsidRDefault="00B83701" w:rsidP="00537FBC">
      <w:pPr>
        <w:pStyle w:val="berschrift1"/>
      </w:pPr>
      <w:bookmarkStart w:id="15" w:name="_Toc80274849"/>
      <w:r>
        <w:t>Visualisierung</w:t>
      </w:r>
      <w:bookmarkEnd w:id="15"/>
    </w:p>
    <w:p w14:paraId="77598119" w14:textId="1D62FE63" w:rsidR="00B66547" w:rsidRDefault="007C7A88" w:rsidP="00B66547">
      <w:r>
        <w:t>In dem Nachfolgendem Kapiteln wird genauer auf die einzelnen Visualisierungen und ihren Zweck eingegangen.</w:t>
      </w:r>
    </w:p>
    <w:p w14:paraId="2DFC8396" w14:textId="29DC1407" w:rsidR="00B83701" w:rsidRDefault="00B83701" w:rsidP="00537FBC">
      <w:pPr>
        <w:pStyle w:val="berschrift2"/>
      </w:pPr>
      <w:bookmarkStart w:id="16" w:name="_Toc80274850"/>
      <w:r>
        <w:t xml:space="preserve">Analyse der </w:t>
      </w:r>
      <w:r w:rsidR="00E77048">
        <w:t>Anwendungsaufgaben</w:t>
      </w:r>
      <w:bookmarkEnd w:id="16"/>
    </w:p>
    <w:p w14:paraId="594FC95E" w14:textId="6673C0AE" w:rsidR="00B83701" w:rsidRDefault="00695877" w:rsidP="00537FBC">
      <w:r>
        <w:t xml:space="preserve">Wie bereits im Kapitel </w:t>
      </w:r>
      <w:r w:rsidR="00A62989">
        <w:fldChar w:fldCharType="begin"/>
      </w:r>
      <w:r w:rsidR="00A62989">
        <w:instrText xml:space="preserve"> REF _Ref80356596 \h </w:instrText>
      </w:r>
      <w:r w:rsidR="00A62989">
        <w:fldChar w:fldCharType="separate"/>
      </w:r>
      <w:r w:rsidR="004E3487" w:rsidRPr="00537FBC">
        <w:t>Einleitung</w:t>
      </w:r>
      <w:r w:rsidR="00A62989">
        <w:fldChar w:fldCharType="end"/>
      </w:r>
      <w:r w:rsidR="00A62989">
        <w:t xml:space="preserve"> erwähnt worden ist, gibt es ein großes </w:t>
      </w:r>
      <w:r w:rsidR="00F86A34">
        <w:t>Hauptziel,</w:t>
      </w:r>
      <w:r w:rsidR="00A62989">
        <w:t xml:space="preserve"> welches mit diesen Visualisierungen erreicht werden soll. </w:t>
      </w:r>
      <w:r w:rsidR="00F86A34">
        <w:t xml:space="preserve">Dieses ist möglichst viele Erkenntnisse zu gewinnen, </w:t>
      </w:r>
      <w:r w:rsidR="005164B9">
        <w:t xml:space="preserve">rund um das Thema der Weine. Dabei kann das Thema </w:t>
      </w:r>
      <w:r w:rsidR="00B80F07">
        <w:t>vor allem</w:t>
      </w:r>
      <w:r w:rsidR="005164B9">
        <w:t xml:space="preserve"> </w:t>
      </w:r>
      <w:r w:rsidR="00B80F07">
        <w:t xml:space="preserve">aus den Eigenschaften des Weines </w:t>
      </w:r>
      <w:r w:rsidR="00E2667D">
        <w:t>beleuchtet</w:t>
      </w:r>
      <w:r w:rsidR="00B80F07">
        <w:t xml:space="preserve"> werden, welche innerhalb der Ursprünglichen CSV Datei vorhanden waren. Also a</w:t>
      </w:r>
      <w:r w:rsidR="004A119D">
        <w:t xml:space="preserve">n den Eigenschaften </w:t>
      </w:r>
      <w:r w:rsidR="00E2667D">
        <w:t xml:space="preserve">des Alkoholgehaltes, Trinktemperatur, </w:t>
      </w:r>
      <w:r w:rsidR="004A119D">
        <w:t>Süße, Säure, Körpers, Gerbstoffe</w:t>
      </w:r>
      <w:r w:rsidR="00E2667D">
        <w:t xml:space="preserve">, Preis, Jahres und Größe der Flasche. </w:t>
      </w:r>
      <w:r w:rsidR="00BF09D7">
        <w:t xml:space="preserve">Diese Eigenschaften können nun mithilfe von den verschiedenen Visualisierungen gegenübergestellt werden und so sollten neue Erkenntnisse rund um das Thema </w:t>
      </w:r>
      <w:proofErr w:type="spellStart"/>
      <w:r w:rsidR="00BF09D7">
        <w:t>wein</w:t>
      </w:r>
      <w:proofErr w:type="spellEnd"/>
      <w:r w:rsidR="00BF09D7">
        <w:t xml:space="preserve"> gewonnen werden können. Als Unterstützung für dieses Hauptziel gibt es noch drei etwas konkretere Fragen welche bereits in der </w:t>
      </w:r>
      <w:r w:rsidR="00BF09D7">
        <w:fldChar w:fldCharType="begin"/>
      </w:r>
      <w:r w:rsidR="00BF09D7">
        <w:instrText xml:space="preserve"> REF _Ref80356977 \h </w:instrText>
      </w:r>
      <w:r w:rsidR="00BF09D7">
        <w:fldChar w:fldCharType="separate"/>
      </w:r>
      <w:r w:rsidR="004E3487" w:rsidRPr="00537FBC">
        <w:t>Einleitung</w:t>
      </w:r>
      <w:r w:rsidR="00BF09D7">
        <w:fldChar w:fldCharType="end"/>
      </w:r>
      <w:r w:rsidR="00BF09D7">
        <w:t xml:space="preserve"> genannt worden sind. Auf diese wird nachfolgend eingegangen.</w:t>
      </w:r>
    </w:p>
    <w:p w14:paraId="0402861C" w14:textId="2AEA3220" w:rsidR="00BF09D7" w:rsidRDefault="00806EF0" w:rsidP="00537FBC">
      <w:r>
        <w:t xml:space="preserve">Um möglicherweise verschieden Zusammenhänge zwischen verschiedenen Eigenschaften herauszufinden, wird eine Darstellung </w:t>
      </w:r>
      <w:r w:rsidR="005C50F9">
        <w:t>benötigt,</w:t>
      </w:r>
      <w:r>
        <w:t xml:space="preserve"> in welcher die verschiedenen</w:t>
      </w:r>
      <w:r w:rsidR="005C50F9">
        <w:t xml:space="preserve"> Eigenschaften des Weines gegenübergestellt werden kann. Darüber hinaus sollte </w:t>
      </w:r>
      <w:r w:rsidR="00035FD4">
        <w:t xml:space="preserve">ein gewisses Vorwissen </w:t>
      </w:r>
      <w:r w:rsidR="00642023">
        <w:t>über</w:t>
      </w:r>
      <w:r w:rsidR="00035FD4">
        <w:t xml:space="preserve"> verschiedene Weine bereits vorhanden sein</w:t>
      </w:r>
      <w:r w:rsidR="00602C81">
        <w:t xml:space="preserve">, um die anzeigten Daten interpretieren zu können. </w:t>
      </w:r>
      <w:r w:rsidR="00114860">
        <w:t xml:space="preserve">Mit dieser Kombination ist es nun möglich verschiedene </w:t>
      </w:r>
      <w:r w:rsidR="00D40FCE">
        <w:t>Erkenntnisse,</w:t>
      </w:r>
      <w:r w:rsidR="00114860">
        <w:t xml:space="preserve"> </w:t>
      </w:r>
      <w:r w:rsidR="00D40FCE">
        <w:t>welche bereits bekannt sind zu bestätigen oder auch neue Erkenntnisse aus diesen Daten zu ziehen.</w:t>
      </w:r>
    </w:p>
    <w:p w14:paraId="3A72CEA8" w14:textId="2097A5F2" w:rsidR="00D40FCE" w:rsidRDefault="00D40FCE" w:rsidP="00DA317A">
      <w:r>
        <w:t xml:space="preserve">Bei der </w:t>
      </w:r>
      <w:r w:rsidR="00E01208">
        <w:t>Frage,</w:t>
      </w:r>
      <w:r>
        <w:t xml:space="preserve"> ob es einen Zusammenhang zwischen den Produktionsmengen und de</w:t>
      </w:r>
      <w:r w:rsidR="004A6D18">
        <w:t xml:space="preserve">r Anzahl der von Weinen </w:t>
      </w:r>
      <w:r w:rsidR="002A61A9">
        <w:t>in einem Land</w:t>
      </w:r>
      <w:r w:rsidR="004A6D18">
        <w:t>, ist es nötig diese zwei Informationen bereitzustellen und anschließend miteinander zu vergleichen.</w:t>
      </w:r>
      <w:r w:rsidR="00FF0ACC">
        <w:t xml:space="preserve"> Dafür ist die Information der einzelne Produktionsmangen der </w:t>
      </w:r>
      <w:r w:rsidR="00DF6B6A">
        <w:t xml:space="preserve">Länder nötigt. Diese Information ist beispielsweise </w:t>
      </w:r>
      <w:r w:rsidR="00DA317A">
        <w:t xml:space="preserve">im „State </w:t>
      </w:r>
      <w:proofErr w:type="spellStart"/>
      <w:r w:rsidR="00DA317A">
        <w:t>of</w:t>
      </w:r>
      <w:proofErr w:type="spellEnd"/>
      <w:r w:rsidR="00DA317A">
        <w:t xml:space="preserve"> </w:t>
      </w:r>
      <w:proofErr w:type="spellStart"/>
      <w:r w:rsidR="00DA317A">
        <w:t>the</w:t>
      </w:r>
      <w:proofErr w:type="spellEnd"/>
      <w:r w:rsidR="00DA317A">
        <w:t xml:space="preserve"> </w:t>
      </w:r>
      <w:proofErr w:type="spellStart"/>
      <w:r w:rsidR="00DA317A">
        <w:t>Viti</w:t>
      </w:r>
      <w:r w:rsidR="00C450F3">
        <w:t>vinicultural</w:t>
      </w:r>
      <w:proofErr w:type="spellEnd"/>
      <w:r w:rsidR="00C450F3">
        <w:t xml:space="preserve"> World in 2020“ nachzulesen</w:t>
      </w:r>
      <w:r w:rsidR="008B7ECC">
        <w:t xml:space="preserve"> </w:t>
      </w:r>
      <w:sdt>
        <w:sdtPr>
          <w:alias w:val="To edit, see citavi.com/edit"/>
          <w:tag w:val="CitaviPlaceholder#3b443419-cb7f-4be7-a4e1-35904312bbca"/>
          <w:id w:val="1646551901"/>
          <w:placeholder>
            <w:docPart w:val="DefaultPlaceholder_-1854013440"/>
          </w:placeholder>
        </w:sdtPr>
        <w:sdtEndPr/>
        <w:sdtContent>
          <w:r w:rsidR="008B7ECC">
            <w:fldChar w:fldCharType="begin"/>
          </w:r>
          <w:r w:rsidR="008B7EC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NzExMTEzLTZhZGMtNDYyNC1hMDM1LTkyMjY5MTdkMGQ1MiIsIlJhbmdlTGVuZ3RoIjozLCJSZWZlcmVuY2VJZCI6Ijg3ZDYyMTYyLWNhMzQtNDI1ZC1iMGUxLThhN2MxNGJjYWM0Ny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BhdSIsIkxhc3ROYW1lIjoiUm9jYSIsIlByb3RlY3RlZCI6ZmFsc2UsIlNleCI6MiwiQ3JlYXRlZEJ5IjoiX1JpY2hhcmQgQnJlbm5lY2tlIiwiQ3JlYXRlZE9uIjoiMjAyMS0wOC0xOFQxMToxOTo0MiIsIk1vZGlmaWVkQnkiOiJfUmljaGFyZCBCcmVubmVja2UiLCJJZCI6ImRiYTAwNDEyLTM4MWQtNDAyMS1iOTQzLWY3MGNjYmIwMTNkZiIsIk1vZGlmaWVkT24iOiIyMDIxLTA4LTE4VDExOjE5OjQy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A0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9pdi5pbnQvcHVibGljL21lZGlhcy83ODgwL29pdi1zdGF0ZS1vZi10aGUtdml0aXZpbmljdWx0dXJhbC13b3JsZC0yMDIwLXBwdC5wZGYiLCJVcmlTdHJpbmciOiJodHRwczovL3d3dy5vaXYuaW50L3B1YmxpYy9tZWRpYXMvNzg4MC9vaXYtc3RhdGUtb2YtdGhlLXZpdGl2aW5pY3VsdHVyYWwtd29ybGQtMjAyMC1wc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}</w:instrText>
          </w:r>
          <w:r w:rsidR="008B7ECC">
            <w:fldChar w:fldCharType="separate"/>
          </w:r>
          <w:r w:rsidR="008B7ECC">
            <w:t>[1]</w:t>
          </w:r>
          <w:r w:rsidR="008B7ECC">
            <w:fldChar w:fldCharType="end"/>
          </w:r>
        </w:sdtContent>
      </w:sdt>
      <w:r w:rsidR="00C450F3">
        <w:t>.</w:t>
      </w:r>
      <w:r w:rsidR="0077404E">
        <w:t xml:space="preserve"> So finden sich unter dem Top 3 der am meisten </w:t>
      </w:r>
      <w:r w:rsidR="00C707B8">
        <w:t>Produzierenden</w:t>
      </w:r>
      <w:r w:rsidR="0077404E">
        <w:t xml:space="preserve"> Ländern Italien mit 49,1 </w:t>
      </w:r>
      <w:proofErr w:type="spellStart"/>
      <w:r w:rsidR="0077404E">
        <w:t>mhl</w:t>
      </w:r>
      <w:proofErr w:type="spellEnd"/>
      <w:r w:rsidR="0077404E">
        <w:t xml:space="preserve">, Frankreich mit </w:t>
      </w:r>
      <w:r w:rsidR="00C707B8">
        <w:t xml:space="preserve">46,6 </w:t>
      </w:r>
      <w:proofErr w:type="spellStart"/>
      <w:r w:rsidR="00C707B8">
        <w:t>mhl</w:t>
      </w:r>
      <w:proofErr w:type="spellEnd"/>
      <w:r w:rsidR="00C707B8">
        <w:t xml:space="preserve"> und Spanien mit 40,7 </w:t>
      </w:r>
      <w:proofErr w:type="spellStart"/>
      <w:r w:rsidR="00C707B8">
        <w:t>mhl</w:t>
      </w:r>
      <w:proofErr w:type="spellEnd"/>
      <w:r w:rsidR="00C707B8">
        <w:t xml:space="preserve">. Diese </w:t>
      </w:r>
      <w:r w:rsidR="00866B6F">
        <w:t>Angaben</w:t>
      </w:r>
      <w:r w:rsidR="00C707B8">
        <w:t xml:space="preserve"> sollten nun mit einer Darstellung vergleichen </w:t>
      </w:r>
      <w:proofErr w:type="gramStart"/>
      <w:r w:rsidR="00C707B8">
        <w:t>werden</w:t>
      </w:r>
      <w:proofErr w:type="gramEnd"/>
      <w:r w:rsidR="00C707B8">
        <w:t xml:space="preserve"> aus der die Weine entsprechend ihren Ländern zugeordnet werden können, um so einen Abgleich mit diesen Zahlen durchführen zu können.</w:t>
      </w:r>
    </w:p>
    <w:p w14:paraId="5ACC9541" w14:textId="2528F210" w:rsidR="00C707B8" w:rsidRDefault="00C707B8" w:rsidP="00DA317A">
      <w:r>
        <w:t xml:space="preserve">In der letzten </w:t>
      </w:r>
      <w:r w:rsidR="00E86738">
        <w:t xml:space="preserve">unterstützenden Frage geht um besondere Datensätze und verschiedene Trends, die sich in diesem gesamten Datensatz erkennen lassen. Um diese Frage beantworten </w:t>
      </w:r>
      <w:r w:rsidR="00E01208">
        <w:t xml:space="preserve">wird eine </w:t>
      </w:r>
      <w:r w:rsidR="00E01208">
        <w:lastRenderedPageBreak/>
        <w:t>Darstellung benötig, in welcher die verschiedenen Eigenschaften dargestellt werden können, aber gleichzeitig die verschiedenen Datensatze noch unterscheidbar sind. Weiterhin sollte die Darstellung so aufgebaut das gewisse Trends in den Daten erkennbar sind. Gemeinsam mit einem gewissen Vorwissen, was besonders für die einzelnen Eigenschaften ist, könnte diese Frage beantwortet werden.</w:t>
      </w:r>
    </w:p>
    <w:p w14:paraId="3111F6CD" w14:textId="4EBB44F8" w:rsidR="00610140" w:rsidRDefault="00807763" w:rsidP="00537FBC">
      <w:r>
        <w:t xml:space="preserve">Die eingesetzten Darstellungen des Scatterplots, Parallelen Koordinaten und Baumdiagramms können dabei helfen dem Betrachtetem das Verstehen der Daten vereinfachen. So ist es für diesen möglich sich mithilfe der Parallelen Koordinationen einen </w:t>
      </w:r>
      <w:proofErr w:type="spellStart"/>
      <w:r>
        <w:t>überblick</w:t>
      </w:r>
      <w:proofErr w:type="spellEnd"/>
      <w:r>
        <w:t xml:space="preserve"> über die gesamten Datensatz </w:t>
      </w:r>
      <w:r w:rsidR="00135A0C">
        <w:t>zu erhalten</w:t>
      </w:r>
      <w:r>
        <w:t xml:space="preserve"> und bereits gewisse Trends zu erkennen. Falls dieser anschließend tiefere Analyse und Darstellung dieser Daten haben möchte kann, dieser zu dem Scatterplot greifen. Hierbei ist es möglich</w:t>
      </w:r>
      <w:r w:rsidR="00A11D67">
        <w:t xml:space="preserve"> zwei Eigenschaften der Daten gegenüberzustellen und diese </w:t>
      </w:r>
      <w:r w:rsidR="00CB2EDD">
        <w:t>Gegenüberstellung</w:t>
      </w:r>
      <w:r w:rsidR="00A11D67">
        <w:t xml:space="preserve"> weitere Analysen oder Trends zu erkennen. </w:t>
      </w:r>
      <w:r w:rsidR="00CB2EDD">
        <w:t xml:space="preserve">Weiterhin ist es möglich mithilfe des Buamdiagramms </w:t>
      </w:r>
      <w:r w:rsidR="00BF220C">
        <w:t xml:space="preserve">herauszufinden was die Herkunft dieser Weine ist, wenn </w:t>
      </w:r>
      <w:r w:rsidR="00D60800">
        <w:t>es dort gewisse Präferenzen vom Betrachteter geben sollte.</w:t>
      </w:r>
    </w:p>
    <w:p w14:paraId="67918638" w14:textId="4B9B95B6" w:rsidR="00D25063" w:rsidRDefault="008202F5" w:rsidP="00537FBC">
      <w:r>
        <w:t>Die</w:t>
      </w:r>
      <w:r w:rsidR="00C722F8">
        <w:t xml:space="preserve">se Struktur der Darstellungen ist dabei nicht zwingen </w:t>
      </w:r>
      <w:r w:rsidR="00497CE6">
        <w:t>nötig</w:t>
      </w:r>
      <w:r w:rsidR="00C722F8">
        <w:t xml:space="preserve"> um die</w:t>
      </w:r>
      <w:r w:rsidR="00497CE6">
        <w:t xml:space="preserve"> </w:t>
      </w:r>
      <w:r w:rsidR="00D25063">
        <w:t>verschiedenen</w:t>
      </w:r>
      <w:r w:rsidR="00497CE6">
        <w:t xml:space="preserve"> oben genauer beschrieben Fragen beantworten zu können. </w:t>
      </w:r>
      <w:r w:rsidR="00D25063">
        <w:t xml:space="preserve">Da diese verschiedenen </w:t>
      </w:r>
      <w:r w:rsidR="008D4491">
        <w:t xml:space="preserve">Fragen sich mit einer Darstellung beantworten lassen. Somit muss es keine Vernetzung dieser Darstellungen geben. Es könnte jedoch sein, dass eine solche Struktur </w:t>
      </w:r>
      <w:r w:rsidR="002A61A9">
        <w:t>gebraucht</w:t>
      </w:r>
      <w:r w:rsidR="008D4491">
        <w:t xml:space="preserve"> werden </w:t>
      </w:r>
      <w:r w:rsidR="002A61A9">
        <w:t>kann,</w:t>
      </w:r>
      <w:r w:rsidR="008D4491">
        <w:t xml:space="preserve"> um </w:t>
      </w:r>
      <w:r w:rsidR="002A61A9">
        <w:t>die Hauptfrage zu beantworten, da Erkenntnisse gegeben falls auch zwischen den einzelnen Darstellungen rekombiniert werden können. Dann wäre eine solche Strukturierung sinnvoll und würde bei der Erkenntnisgewinn hilfreich sein.</w:t>
      </w:r>
    </w:p>
    <w:p w14:paraId="70854AD5" w14:textId="6866026D" w:rsidR="00B83701" w:rsidRDefault="00AE5D52" w:rsidP="00537FBC">
      <w:pPr>
        <w:pStyle w:val="berschrift2"/>
      </w:pPr>
      <w:bookmarkStart w:id="17" w:name="_Toc80274851"/>
      <w:r>
        <w:t>Anforderungen an die Visualisierungen</w:t>
      </w:r>
      <w:bookmarkEnd w:id="17"/>
    </w:p>
    <w:p w14:paraId="5663FA94" w14:textId="151B0C9C" w:rsidR="001A1AF1" w:rsidRDefault="001A1AF1" w:rsidP="003B570A">
      <w:r>
        <w:t xml:space="preserve">Durch die Analyse der verschiedenen Ziele ergeben sich verschiedene Anforderungen an die Darstellungen. </w:t>
      </w:r>
      <w:r w:rsidR="00F06DB8">
        <w:t xml:space="preserve">Für das Hauptziel ist es wichtig das die </w:t>
      </w:r>
      <w:r w:rsidR="00D01BDB">
        <w:t>Visualisierungen so dargestellt sind, dass die Darstellungen entsprechend einfach verständlich und es sich trotzdem Erkenntnisse zu dem Thema Weine ziehen lassen.</w:t>
      </w:r>
      <w:r w:rsidR="00AE14E3">
        <w:t xml:space="preserve"> </w:t>
      </w:r>
      <w:r w:rsidR="005147F5">
        <w:t>Darüber hinaus sollten die verschiedenen Eigenschaften innerhalb der Anwendungen integriert sein.</w:t>
      </w:r>
    </w:p>
    <w:p w14:paraId="57D5B47E" w14:textId="4656A2F6" w:rsidR="001A1AF1" w:rsidRDefault="00900BA8" w:rsidP="003B570A">
      <w:r>
        <w:t xml:space="preserve">Die Anforderungen aus der Frage nach den Zusammenhängen zwischen Eigenschaften </w:t>
      </w:r>
      <w:r w:rsidR="00343E42">
        <w:t xml:space="preserve">sind das sich verschiedene Eigenschaften miteinander vergleichen lassen. Dementsprechend </w:t>
      </w:r>
      <w:r w:rsidR="00D45F4B">
        <w:t xml:space="preserve">sollten es eine Auswahl </w:t>
      </w:r>
      <w:r w:rsidR="00F70C23">
        <w:t>geben,</w:t>
      </w:r>
      <w:r w:rsidR="00D45F4B">
        <w:t xml:space="preserve"> in welcher der Anwender </w:t>
      </w:r>
      <w:r w:rsidR="009C2D4C">
        <w:t>nach seinen individuellen Wünschen Eigenschaften auswählen kann, welche Anschließend automatisch angezeigt werden. Darüber hinaus sollte</w:t>
      </w:r>
      <w:r w:rsidR="00F54141">
        <w:t xml:space="preserve">n sich </w:t>
      </w:r>
      <w:r w:rsidR="00BA403B">
        <w:t>in der Darstellung verschieden Trends und Besonderheiten erkennen lassen.</w:t>
      </w:r>
    </w:p>
    <w:p w14:paraId="04B6910F" w14:textId="126DDAF7" w:rsidR="00BA403B" w:rsidRDefault="00BA403B" w:rsidP="003B570A">
      <w:r>
        <w:t xml:space="preserve">Bei der Frage </w:t>
      </w:r>
      <w:r w:rsidR="009746FA">
        <w:t xml:space="preserve">von Produktionsmengen und der Anzahl von Weinen </w:t>
      </w:r>
      <w:r w:rsidR="006B0B35">
        <w:t>in einem Land</w:t>
      </w:r>
      <w:r w:rsidR="009746FA">
        <w:t xml:space="preserve"> sollten in</w:t>
      </w:r>
      <w:r w:rsidR="006B0B35">
        <w:t xml:space="preserve"> der Darstellung erkennbar sein, wo die Weine herkommen. Darüber hinaus </w:t>
      </w:r>
      <w:r w:rsidR="00682F6A">
        <w:t xml:space="preserve">sollte die Anzahl der Weine mit in der Darstellung vermerkt sein. Weiterhin sollten die </w:t>
      </w:r>
      <w:r w:rsidR="00A654AB">
        <w:t>aktuellen</w:t>
      </w:r>
      <w:r w:rsidR="00682F6A">
        <w:t xml:space="preserve"> Produktions</w:t>
      </w:r>
      <w:r w:rsidR="00A654AB">
        <w:t>mengen der verschiedenen Länder vermerkt sein, um diese mit der Anzahl der Weine im Land vergleichen zu können.</w:t>
      </w:r>
      <w:r w:rsidR="004F437C">
        <w:t xml:space="preserve"> Zusätzlich wäre eine </w:t>
      </w:r>
      <w:r w:rsidR="00352DB3">
        <w:t>Darstellung, welche diese beiden Größen miteinander vergleicht bei der Beantwortung dieser Frage sehr hilfreich.</w:t>
      </w:r>
    </w:p>
    <w:p w14:paraId="7B3114BE" w14:textId="6A3D8344" w:rsidR="007834B3" w:rsidRDefault="00352DB3" w:rsidP="003B570A">
      <w:r>
        <w:t>In der letzten Frage, welche sich u</w:t>
      </w:r>
      <w:r w:rsidR="003D2DA5">
        <w:t xml:space="preserve">m die Trends und </w:t>
      </w:r>
      <w:r w:rsidR="00894D39">
        <w:t>besondere Datensätze herausfinden möchte, sollte die Darstellung es ermöglich</w:t>
      </w:r>
      <w:r w:rsidR="00D715BE">
        <w:t>en</w:t>
      </w:r>
      <w:r w:rsidR="00894D39">
        <w:t xml:space="preserve"> verschiedene Eigenschaften mit dem gesamten Datensatz darzustellen. </w:t>
      </w:r>
      <w:r w:rsidR="00BF25F5">
        <w:t>Dabei sollte</w:t>
      </w:r>
      <w:r w:rsidR="00894D39">
        <w:t xml:space="preserve"> </w:t>
      </w:r>
      <w:r w:rsidR="00BF25F5">
        <w:t>jeder Datensatz trotzdem noch nachverfolgbar sein, um diesen gegeben falls als besonderen Datensatz zu identifizieren.</w:t>
      </w:r>
      <w:r w:rsidR="00D715BE">
        <w:t xml:space="preserve"> Darüber hinaus sollte die Darstellung des Datensatz so </w:t>
      </w:r>
      <w:r w:rsidR="00351BA2">
        <w:t>gut erfolgen, dass sich noch Trends aus der Darstellung ablesen lassen, und dies nicht untergehen aufgrund einer beispielsweise gedrängten Darstellungsweise.</w:t>
      </w:r>
    </w:p>
    <w:p w14:paraId="654A5D0F" w14:textId="3D9E179B" w:rsidR="008033C4" w:rsidRDefault="005358E1" w:rsidP="00537FBC">
      <w:pPr>
        <w:pStyle w:val="berschrift2"/>
      </w:pPr>
      <w:bookmarkStart w:id="18" w:name="_Toc80274852"/>
      <w:r>
        <w:lastRenderedPageBreak/>
        <w:t>Präsentation der Visualisierung</w:t>
      </w:r>
      <w:bookmarkEnd w:id="18"/>
    </w:p>
    <w:p w14:paraId="28BA0FD5" w14:textId="7A6E38B2" w:rsidR="00E049B4" w:rsidRDefault="004245B5" w:rsidP="003B570A">
      <w:pPr>
        <w:jc w:val="both"/>
      </w:pPr>
      <w:r>
        <w:t>Nachfolgend werden die verschiedenen Visualisierungen vorgestellt, welche bei der Realisierung des Projektes verwenden worden sind. Dies sind der Scatterplot, Parallele Koordinaten und die Buamdiagramm.</w:t>
      </w:r>
    </w:p>
    <w:p w14:paraId="1A8FEEB7" w14:textId="7CD7E9E0" w:rsidR="00E53BDE" w:rsidRPr="00F971C1" w:rsidRDefault="000319D1" w:rsidP="00F971C1">
      <w:pPr>
        <w:pStyle w:val="berschrift3"/>
      </w:pPr>
      <w:bookmarkStart w:id="19" w:name="_Toc80274853"/>
      <w:r w:rsidRPr="00F971C1">
        <w:t>Visualisierung Eins</w:t>
      </w:r>
      <w:bookmarkEnd w:id="19"/>
    </w:p>
    <w:p w14:paraId="7D46583C" w14:textId="0BA1EAE5" w:rsidR="009D30FB" w:rsidRDefault="00124777" w:rsidP="0089759F">
      <w:r>
        <w:t>Die erste Visualisierung innerhalb dieses Projektes ist ein Scatterplot, in welchem immer zwei verschiedene Eigenschaften des Weines gegenübergestellt werden. Dab</w:t>
      </w:r>
      <w:r w:rsidR="003256B8">
        <w:t xml:space="preserve">ei nimmt immer eine Eigenschaft eine Achse des Scatterplots ein und anschließend werden die Werte wie XY Koordinaten in das entstandene Koordinatensystem eingetragen. </w:t>
      </w:r>
      <w:r w:rsidR="006E4CEB">
        <w:t xml:space="preserve">Die dabei entstanden Punkte werden in dieser Visualisierung als Kreise dargestellt. </w:t>
      </w:r>
      <w:r w:rsidR="00B61688">
        <w:t xml:space="preserve">Wenn mit der Maus über diese Kreise gefahren wird, werden farblich und der </w:t>
      </w:r>
      <w:r w:rsidR="00773A42">
        <w:t>Text,</w:t>
      </w:r>
      <w:r w:rsidR="00B61688">
        <w:t xml:space="preserve"> welcher über diesen Kreis </w:t>
      </w:r>
      <w:r w:rsidR="00773A42">
        <w:t>auftaucht,</w:t>
      </w:r>
      <w:r w:rsidR="00B61688">
        <w:t xml:space="preserve"> zeigt den Namen des Weins</w:t>
      </w:r>
      <w:r w:rsidR="00773A42">
        <w:t>, die X und Y Eigenschaft dieses Punktes an. Darüber hinaus</w:t>
      </w:r>
      <w:r w:rsidR="00C701F3">
        <w:t xml:space="preserve"> können die Eigenschaften angepasst werden. Dafür sind über dem Diagramm verschiedene Buttons zu finden welche die Eigenschaften beinhalten, welche es insgesamt in diesem Scatterplot dargestellt werden können. Wenn diese Buttons angeklickt </w:t>
      </w:r>
      <w:r w:rsidR="00232784">
        <w:t>werden,</w:t>
      </w:r>
      <w:r w:rsidR="00C701F3">
        <w:t xml:space="preserve"> ändert sich </w:t>
      </w:r>
      <w:r w:rsidR="00232784">
        <w:t xml:space="preserve">je nachdem in welcher Reihe der Button angeklickt wurde die jeweilige Achse des Scatterplots. Der Scatterplot ist in </w:t>
      </w:r>
      <w:r w:rsidR="00377001">
        <w:fldChar w:fldCharType="begin"/>
      </w:r>
      <w:r w:rsidR="00377001">
        <w:instrText xml:space="preserve"> REF _Ref80363796 \h </w:instrText>
      </w:r>
      <w:r w:rsidR="00377001">
        <w:fldChar w:fldCharType="separate"/>
      </w:r>
      <w:r w:rsidR="004E3487" w:rsidRPr="007930D3">
        <w:t xml:space="preserve">Abbildung </w:t>
      </w:r>
      <w:r w:rsidR="004E3487">
        <w:rPr>
          <w:noProof/>
        </w:rPr>
        <w:t>1</w:t>
      </w:r>
      <w:r w:rsidR="00377001">
        <w:fldChar w:fldCharType="end"/>
      </w:r>
      <w:r w:rsidR="00232784">
        <w:t xml:space="preserve"> zu erkennen.</w:t>
      </w:r>
    </w:p>
    <w:p w14:paraId="225D2541" w14:textId="0A9AE4F9" w:rsidR="004245B5" w:rsidRDefault="00377001" w:rsidP="00377001">
      <w:pPr>
        <w:pBdr>
          <w:top w:val="single" w:sz="4" w:space="1" w:color="auto"/>
          <w:left w:val="single" w:sz="4" w:space="4" w:color="auto"/>
          <w:bottom w:val="single" w:sz="4" w:space="1" w:color="auto"/>
          <w:right w:val="single" w:sz="4" w:space="4" w:color="auto"/>
        </w:pBdr>
      </w:pPr>
      <w:r>
        <w:rPr>
          <w:noProof/>
        </w:rPr>
        <w:drawing>
          <wp:inline distT="0" distB="0" distL="0" distR="0" wp14:anchorId="734EEA5D" wp14:editId="43EB51BD">
            <wp:extent cx="5689159" cy="2888615"/>
            <wp:effectExtent l="0" t="0" r="6985" b="698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rotWithShape="1">
                    <a:blip r:embed="rId14" cstate="print">
                      <a:extLst>
                        <a:ext uri="{28A0092B-C50C-407E-A947-70E740481C1C}">
                          <a14:useLocalDpi xmlns:a14="http://schemas.microsoft.com/office/drawing/2010/main" val="0"/>
                        </a:ext>
                      </a:extLst>
                    </a:blip>
                    <a:srcRect r="1242"/>
                    <a:stretch/>
                  </pic:blipFill>
                  <pic:spPr bwMode="auto">
                    <a:xfrm>
                      <a:off x="0" y="0"/>
                      <a:ext cx="5689159" cy="2888615"/>
                    </a:xfrm>
                    <a:prstGeom prst="rect">
                      <a:avLst/>
                    </a:prstGeom>
                    <a:ln>
                      <a:noFill/>
                    </a:ln>
                    <a:extLst>
                      <a:ext uri="{53640926-AAD7-44D8-BBD7-CCE9431645EC}">
                        <a14:shadowObscured xmlns:a14="http://schemas.microsoft.com/office/drawing/2010/main"/>
                      </a:ext>
                    </a:extLst>
                  </pic:spPr>
                </pic:pic>
              </a:graphicData>
            </a:graphic>
          </wp:inline>
        </w:drawing>
      </w:r>
    </w:p>
    <w:p w14:paraId="20B06151" w14:textId="1FE04E17" w:rsidR="00377001" w:rsidRPr="007930D3" w:rsidRDefault="00377001" w:rsidP="007930D3">
      <w:pPr>
        <w:pStyle w:val="Beschriftung"/>
      </w:pPr>
      <w:bookmarkStart w:id="20" w:name="_Ref80363796"/>
      <w:r w:rsidRPr="007930D3">
        <w:t xml:space="preserve">Abbildung </w:t>
      </w:r>
      <w:r w:rsidR="00A854B8">
        <w:fldChar w:fldCharType="begin"/>
      </w:r>
      <w:r w:rsidR="00A854B8">
        <w:instrText xml:space="preserve"> SEQ Abbi</w:instrText>
      </w:r>
      <w:r w:rsidR="00A854B8">
        <w:instrText xml:space="preserve">ldung \* ARABIC </w:instrText>
      </w:r>
      <w:r w:rsidR="00A854B8">
        <w:fldChar w:fldCharType="separate"/>
      </w:r>
      <w:r w:rsidR="004E3487">
        <w:rPr>
          <w:noProof/>
        </w:rPr>
        <w:t>1</w:t>
      </w:r>
      <w:r w:rsidR="00A854B8">
        <w:rPr>
          <w:noProof/>
        </w:rPr>
        <w:fldChar w:fldCharType="end"/>
      </w:r>
      <w:bookmarkEnd w:id="20"/>
      <w:r w:rsidRPr="007930D3">
        <w:t>: Scatterplot (Quelle: eigene Darstellung)</w:t>
      </w:r>
    </w:p>
    <w:p w14:paraId="66C157AE" w14:textId="14266877" w:rsidR="00377001" w:rsidRDefault="00E32C50" w:rsidP="0089759F">
      <w:r>
        <w:t xml:space="preserve">Die Anforderungen an den Scatterplot, welche es gibt konnten erfüllt werden. So kann der Scatterplot zwei Eigenschaften des Weines gegenüberstellen. Drüber hinaus können die Angezeigten Eigenschaften mithilfe der Buttons geändert werden und </w:t>
      </w:r>
      <w:r w:rsidR="008C53CC">
        <w:t xml:space="preserve">diese Veränderung passiert auch komplett ohne neu laden der Seite. Weiterhin lassen sich mithilfe </w:t>
      </w:r>
      <w:r w:rsidR="004D2A1B">
        <w:t>der Darstellung der Koordinaten als Kreise entsprechende Trends oder Besonderheiten in den Daten gut erkennen.</w:t>
      </w:r>
    </w:p>
    <w:p w14:paraId="4CADF3A2" w14:textId="620FF18A" w:rsidR="00BB15E1" w:rsidRDefault="00450D10" w:rsidP="0089759F">
      <w:r>
        <w:t xml:space="preserve">In den Anforderungen dieses Projektes, sollte die erste Darstellung ein Scatterplot oder ein Zeitreihendiagramm werden. Da jedoch die Zeitreihendiagramme, immer eine Zeitliche Dimension benötigen, um Veränderungen über die Zeit darzustellen, was jedoch nicht mit diesen Daten gegeben war. So sind die einzigen Zeitdaten die der Herstellung des Weines. Dabei handelt es sich jedoch um nicht um eine </w:t>
      </w:r>
      <w:r w:rsidR="00CE76AF">
        <w:t>zeitliche Veränderung. Dementsprechend</w:t>
      </w:r>
      <w:r w:rsidR="004908DE">
        <w:t xml:space="preserve"> eignen</w:t>
      </w:r>
      <w:r w:rsidR="00CE76AF">
        <w:t xml:space="preserve"> </w:t>
      </w:r>
      <w:r w:rsidR="004908DE">
        <w:t>sich diese Daten nicht um über ein Zeitreihendiagramm dargestellt zu werden.</w:t>
      </w:r>
      <w:r w:rsidR="007C14C5">
        <w:t xml:space="preserve"> </w:t>
      </w:r>
      <w:r w:rsidR="002C4271">
        <w:t>Darüber hinaus</w:t>
      </w:r>
      <w:r w:rsidR="007C14C5">
        <w:t xml:space="preserve"> </w:t>
      </w:r>
      <w:r w:rsidR="009B7CDF">
        <w:t>lassen</w:t>
      </w:r>
      <w:r w:rsidR="00B01D0B">
        <w:t xml:space="preserve"> sich in einem Zeitreihendiagramm</w:t>
      </w:r>
      <w:r w:rsidR="002C4271">
        <w:t>,</w:t>
      </w:r>
      <w:r w:rsidR="00A95993">
        <w:t xml:space="preserve"> </w:t>
      </w:r>
      <w:r w:rsidR="00A95993">
        <w:lastRenderedPageBreak/>
        <w:t>zu dem beispielsweise ein Liniendia</w:t>
      </w:r>
      <w:r w:rsidR="002C4271">
        <w:t xml:space="preserve">gramme gehören können, </w:t>
      </w:r>
      <w:r w:rsidR="009B7CDF">
        <w:t xml:space="preserve">nur schwer zwei Eigenschaften gegenüberstellen. Da beide Eigenschaften dafür eine Zeitlichen </w:t>
      </w:r>
      <w:proofErr w:type="spellStart"/>
      <w:r w:rsidR="009B7CDF">
        <w:t>verlauf</w:t>
      </w:r>
      <w:proofErr w:type="spellEnd"/>
      <w:r w:rsidR="009B7CDF">
        <w:t xml:space="preserve"> benötigen würden. Da dies jedoch nicht der Fall war wurde, bei dieser Darstellung auf den Scatterplot zurückgegriffen. Mithilfe von diesem D</w:t>
      </w:r>
      <w:r w:rsidR="002C6D00">
        <w:t>iagramm lassen sich zwei Eigenschaften gegenüberstellen und dies unabhängig von einer Zeitlichen Achse.</w:t>
      </w:r>
    </w:p>
    <w:p w14:paraId="331042AD" w14:textId="694F784F" w:rsidR="000319D1" w:rsidRDefault="000319D1" w:rsidP="00F971C1">
      <w:pPr>
        <w:pStyle w:val="berschrift3"/>
      </w:pPr>
      <w:bookmarkStart w:id="21" w:name="_Toc80274854"/>
      <w:r>
        <w:t>Visualisierung Zwei</w:t>
      </w:r>
      <w:bookmarkEnd w:id="21"/>
    </w:p>
    <w:p w14:paraId="17392B77" w14:textId="26D103A7" w:rsidR="001B5099" w:rsidRDefault="0043330F" w:rsidP="001B5099">
      <w:r>
        <w:t>Bei der zweiten Visualisierung handelt es sich um e</w:t>
      </w:r>
      <w:r w:rsidR="00174589">
        <w:t xml:space="preserve">inen </w:t>
      </w:r>
      <w:r w:rsidR="000E7BE8">
        <w:t>Parallele Koordinaten Diagramm.</w:t>
      </w:r>
      <w:r w:rsidR="009D7688">
        <w:t xml:space="preserve"> In einem solchen Diagramm werden</w:t>
      </w:r>
      <w:r w:rsidR="00A51482">
        <w:t xml:space="preserve"> die Eigenschaften der Daten als Achse dargestellt. </w:t>
      </w:r>
      <w:r w:rsidR="00B82B58">
        <w:t>Diese Achsen werden durch Linien miteinander verbunden</w:t>
      </w:r>
      <w:r w:rsidR="007833E2">
        <w:t>.</w:t>
      </w:r>
      <w:r w:rsidR="00CA1ABA">
        <w:t xml:space="preserve"> </w:t>
      </w:r>
      <w:r w:rsidR="007833E2">
        <w:t>Eine Linie</w:t>
      </w:r>
      <w:r w:rsidR="009D7688">
        <w:t xml:space="preserve"> stellt dabei einen Datensatz dar und dessen werten </w:t>
      </w:r>
      <w:r w:rsidR="00A51482">
        <w:t>auf den verschiedenen Achsen</w:t>
      </w:r>
      <w:r w:rsidR="009D7688">
        <w:t>.</w:t>
      </w:r>
      <w:r w:rsidR="00A51482">
        <w:t xml:space="preserve"> So gibt es in dieser Darstellung vier verschiedene Achsen, welche alle </w:t>
      </w:r>
      <w:r w:rsidR="007909A9">
        <w:t>die verschiedenen Eigenschaften der Weine darstellen. Die dargestellten Linien sind dabei die unterschiedlichen Weine</w:t>
      </w:r>
      <w:r w:rsidR="00894BA2">
        <w:t xml:space="preserve">. Die Achsen können dabei individuell den Eigenschaften zugewiesen werden. Dies erfolgt mithilfe von verschiedenen Buttons, welche über der Darstellung zu finden sind. Wenn </w:t>
      </w:r>
      <w:r w:rsidR="00AE6B45">
        <w:t xml:space="preserve">dabei ein Button gedrückt wird für die entsprechende Achse, nimmt diese die gewünschte Eigenschaft des Nutzers an. </w:t>
      </w:r>
      <w:r w:rsidR="00F46202">
        <w:t xml:space="preserve">Somit sind alle Achsen individuell einstellbar. Die Parallelen Koordinaten sind in </w:t>
      </w:r>
      <w:r w:rsidR="00B00E53">
        <w:fldChar w:fldCharType="begin"/>
      </w:r>
      <w:r w:rsidR="00B00E53">
        <w:instrText xml:space="preserve"> REF _Ref80532613 \h </w:instrText>
      </w:r>
      <w:r w:rsidR="00B00E53">
        <w:fldChar w:fldCharType="separate"/>
      </w:r>
      <w:r w:rsidR="004E3487">
        <w:t xml:space="preserve">Abbildung </w:t>
      </w:r>
      <w:r w:rsidR="004E3487">
        <w:rPr>
          <w:noProof/>
        </w:rPr>
        <w:t>2</w:t>
      </w:r>
      <w:r w:rsidR="00B00E53">
        <w:fldChar w:fldCharType="end"/>
      </w:r>
      <w:r w:rsidR="00F46202">
        <w:t xml:space="preserve"> zu erkennen.</w:t>
      </w:r>
    </w:p>
    <w:p w14:paraId="1D49E086" w14:textId="488442BF" w:rsidR="00F46202" w:rsidRDefault="00B00E53" w:rsidP="00F46202">
      <w:pPr>
        <w:pBdr>
          <w:top w:val="single" w:sz="4" w:space="1" w:color="auto"/>
          <w:left w:val="single" w:sz="4" w:space="4" w:color="auto"/>
          <w:bottom w:val="single" w:sz="4" w:space="1" w:color="auto"/>
          <w:right w:val="single" w:sz="4" w:space="4" w:color="auto"/>
        </w:pBdr>
      </w:pPr>
      <w:r>
        <w:rPr>
          <w:noProof/>
        </w:rPr>
        <w:drawing>
          <wp:inline distT="0" distB="0" distL="0" distR="0" wp14:anchorId="15017EFE" wp14:editId="17D4FBB8">
            <wp:extent cx="5760720" cy="3378835"/>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60720" cy="3378835"/>
                    </a:xfrm>
                    <a:prstGeom prst="rect">
                      <a:avLst/>
                    </a:prstGeom>
                  </pic:spPr>
                </pic:pic>
              </a:graphicData>
            </a:graphic>
          </wp:inline>
        </w:drawing>
      </w:r>
    </w:p>
    <w:p w14:paraId="01030A8E" w14:textId="2B3A8EE3" w:rsidR="00F46202" w:rsidRDefault="00B00E53" w:rsidP="00B00E53">
      <w:pPr>
        <w:pStyle w:val="Beschriftung"/>
      </w:pPr>
      <w:bookmarkStart w:id="22" w:name="_Ref80532613"/>
      <w:r>
        <w:t xml:space="preserve">Abbildung </w:t>
      </w:r>
      <w:fldSimple w:instr=" SEQ Abbildung \* ARABIC ">
        <w:r w:rsidR="004E3487">
          <w:rPr>
            <w:noProof/>
          </w:rPr>
          <w:t>2</w:t>
        </w:r>
      </w:fldSimple>
      <w:bookmarkEnd w:id="22"/>
      <w:r>
        <w:t>: Parallele Koordinaten (Quelle: eigene Darstellung)</w:t>
      </w:r>
    </w:p>
    <w:p w14:paraId="34068D38" w14:textId="747E9DEC" w:rsidR="001A1890" w:rsidRDefault="00D81B40" w:rsidP="001A1890">
      <w:r>
        <w:t xml:space="preserve">Die Anforderungen an die diese Darstellung, welche sich aus der </w:t>
      </w:r>
      <w:r w:rsidR="00BC2F61">
        <w:t xml:space="preserve">Hilfefrage nach den Trends und besonderen Daten gibt, wurden teilweise erfüllt. So ist es mithilfe dieses Diagramms möglich die verschiedenen </w:t>
      </w:r>
      <w:r w:rsidR="00F115B2">
        <w:t>Eigenschaften gegenüberzustellen und daraus verschieden Trends abzuleiten, da diese so Übersicht dargestellt werden können. Jedoch ist es in diesem Diagramm</w:t>
      </w:r>
      <w:r w:rsidR="00BB54E2">
        <w:t xml:space="preserve"> nicht möglich über eine einzelne Linie drüber zu fahren und den entsprechenden Wert angezeigt bekommen. </w:t>
      </w:r>
      <w:r w:rsidR="00F97D59">
        <w:t xml:space="preserve">Somit ist die nach Verfolgbarkeit der Daten nur eigenschränkt möglich. Durch </w:t>
      </w:r>
      <w:r w:rsidR="00FC4649">
        <w:t>das Erfüllen</w:t>
      </w:r>
      <w:r w:rsidR="00F97D59">
        <w:t xml:space="preserve"> der Übersichtlichkeit und erkennbar machen von Trends und das erschwerte Nachverfolgenden der Daten sind die Anforderungen an dieses Diagramm nur Teilweise erfüllt.</w:t>
      </w:r>
    </w:p>
    <w:p w14:paraId="387D5E78" w14:textId="2BB71AED" w:rsidR="00FC4649" w:rsidRDefault="00940C6A" w:rsidP="001A1890">
      <w:r>
        <w:t xml:space="preserve">Innerhalb der Anforderungen für das </w:t>
      </w:r>
      <w:r w:rsidR="00853F42">
        <w:t>Projekt</w:t>
      </w:r>
      <w:r>
        <w:t xml:space="preserve"> sollte die zweite </w:t>
      </w:r>
      <w:r w:rsidR="00853F42">
        <w:t>Anforderung</w:t>
      </w:r>
      <w:r>
        <w:t xml:space="preserve"> eine Darstellung von Mehrdimensionalen </w:t>
      </w:r>
      <w:r w:rsidR="00853F42">
        <w:t xml:space="preserve">Darstellungen sein. </w:t>
      </w:r>
      <w:r w:rsidR="00B60BFF">
        <w:t xml:space="preserve">Für diese Darstellungen würden die </w:t>
      </w:r>
      <w:r w:rsidR="00C52D2E">
        <w:t>Scatterplots</w:t>
      </w:r>
      <w:r w:rsidR="00B60BFF">
        <w:t xml:space="preserve">, </w:t>
      </w:r>
      <w:r w:rsidR="00C52D2E">
        <w:t xml:space="preserve">Projektion </w:t>
      </w:r>
      <w:r w:rsidR="00C52D2E">
        <w:lastRenderedPageBreak/>
        <w:t>und Selektion, Parallelen Koordinaten, K-</w:t>
      </w:r>
      <w:proofErr w:type="spellStart"/>
      <w:r w:rsidR="00C52D2E">
        <w:t>Means</w:t>
      </w:r>
      <w:proofErr w:type="spellEnd"/>
      <w:r w:rsidR="00C52D2E">
        <w:t xml:space="preserve"> und Datentinte in Frage kommen.</w:t>
      </w:r>
      <w:r w:rsidR="00EF7B9E">
        <w:t xml:space="preserve"> Bei der Datentin</w:t>
      </w:r>
      <w:r w:rsidR="00C66154">
        <w:t>t</w:t>
      </w:r>
      <w:r w:rsidR="00EF7B9E">
        <w:t xml:space="preserve">e wird versucht sich auf die </w:t>
      </w:r>
      <w:r w:rsidR="00FA3878">
        <w:t>Hauptaussage der Visualisierung zu konzentrieren</w:t>
      </w:r>
      <w:r w:rsidR="00F6383D">
        <w:t xml:space="preserve"> und versucht somit den Teil der Visualisierung zu löschen welcher Verlustfrei gelöscht werden kann. Da jedoch aufgrund der verschiedenen Zielgruppen (vor allem der Weineinkäufer und Weinexperten) keine Daten verloren gehen sollen fällt diese für die Darstellung von Mehrdimensionalen Daten heraus. </w:t>
      </w:r>
      <w:r w:rsidR="00693E70">
        <w:t>Dasselbe</w:t>
      </w:r>
      <w:r w:rsidR="0088757E">
        <w:t xml:space="preserve"> gilt für die K-</w:t>
      </w:r>
      <w:proofErr w:type="spellStart"/>
      <w:r w:rsidR="0088757E">
        <w:t>Means</w:t>
      </w:r>
      <w:proofErr w:type="spellEnd"/>
      <w:r w:rsidR="00693E70">
        <w:t xml:space="preserve"> welche versuchen </w:t>
      </w:r>
      <w:r w:rsidR="008A605C">
        <w:t xml:space="preserve">den Abstand (quadriert) </w:t>
      </w:r>
      <w:r w:rsidR="00C66154">
        <w:t xml:space="preserve">der Punkte zu den Prototypen zu minimieren. Dies würde mit einem Datenverlust einhergehen, was durch die Zielgruppen nicht erwünscht ist. </w:t>
      </w:r>
      <w:r w:rsidR="004938D4">
        <w:t xml:space="preserve">Bei der Projektion und Selektion </w:t>
      </w:r>
      <w:r w:rsidR="00DE156D">
        <w:t xml:space="preserve">wird versucht ein </w:t>
      </w:r>
      <w:r w:rsidR="007E6B45">
        <w:t>mehrdimensionalen</w:t>
      </w:r>
      <w:r w:rsidR="00DE156D">
        <w:t xml:space="preserve"> </w:t>
      </w:r>
      <w:proofErr w:type="spellStart"/>
      <w:r w:rsidR="00DE156D">
        <w:t>raum</w:t>
      </w:r>
      <w:proofErr w:type="spellEnd"/>
      <w:r w:rsidR="00DE156D">
        <w:t xml:space="preserve"> zu Visualisieren</w:t>
      </w:r>
      <w:r w:rsidR="007E6B45">
        <w:t xml:space="preserve">. Dafür </w:t>
      </w:r>
      <w:r w:rsidR="00D3683E">
        <w:t xml:space="preserve">wird dieser mithilfe von Projektionen </w:t>
      </w:r>
      <w:r w:rsidR="00CA7BEB">
        <w:t xml:space="preserve">auf verschiedenen 2D Darstellungen abgebildet. Da diese Darstellung jedoch viele Darstellungen nach sich ziehen würde, wäre dies nicht im Interesse und einfachen Erkennbarkeit von Besonderen Daten und Trends und widerspricht somit einer Anforderung an dieses Diagramm. Auch </w:t>
      </w:r>
      <w:r w:rsidR="00F015AB">
        <w:t xml:space="preserve">bei den </w:t>
      </w:r>
      <w:r w:rsidR="006071C0">
        <w:t>Scatterplots</w:t>
      </w:r>
      <w:r w:rsidR="00F015AB">
        <w:t xml:space="preserve"> müssen die </w:t>
      </w:r>
      <w:r w:rsidR="006071C0">
        <w:t>Mehrdimensionalen</w:t>
      </w:r>
      <w:r w:rsidR="00F015AB">
        <w:t xml:space="preserve"> Daten auf verschiedene </w:t>
      </w:r>
      <w:r w:rsidR="006071C0">
        <w:t>Scatterplots</w:t>
      </w:r>
      <w:r w:rsidR="00F015AB">
        <w:t xml:space="preserve"> aufgeteilt werden und </w:t>
      </w:r>
      <w:r w:rsidR="006071C0">
        <w:t>widersprechen</w:t>
      </w:r>
      <w:r w:rsidR="00F015AB">
        <w:t xml:space="preserve"> somit auch wie </w:t>
      </w:r>
      <w:proofErr w:type="spellStart"/>
      <w:r w:rsidR="00F015AB">
        <w:t>due</w:t>
      </w:r>
      <w:proofErr w:type="spellEnd"/>
      <w:r w:rsidR="00F015AB">
        <w:t xml:space="preserve"> </w:t>
      </w:r>
      <w:r w:rsidR="006071C0">
        <w:t>Projektion</w:t>
      </w:r>
      <w:r w:rsidR="00F015AB">
        <w:t xml:space="preserve"> und </w:t>
      </w:r>
      <w:r w:rsidR="006071C0">
        <w:t>Selektion</w:t>
      </w:r>
      <w:r w:rsidR="00F015AB">
        <w:t xml:space="preserve"> der </w:t>
      </w:r>
      <w:r w:rsidR="006071C0">
        <w:t>Übersicht. Die Parallelen Koordinaten können mehrere Dimensionen in einer Darstellung darstellen und es trotzdem erreichen das gewisse Trends und besondere Daten einfach erkennbar bleiben. Deswegen wurde dies</w:t>
      </w:r>
      <w:r w:rsidR="00B434FD">
        <w:t>e Darstellung mithilfe dieser Umgesetzt.</w:t>
      </w:r>
    </w:p>
    <w:p w14:paraId="59E79213" w14:textId="17993A5B" w:rsidR="000319D1" w:rsidRDefault="000319D1" w:rsidP="00F971C1">
      <w:pPr>
        <w:pStyle w:val="berschrift3"/>
      </w:pPr>
      <w:bookmarkStart w:id="23" w:name="_Toc80274855"/>
      <w:r>
        <w:t>Visualisierung Drei</w:t>
      </w:r>
      <w:bookmarkEnd w:id="23"/>
    </w:p>
    <w:p w14:paraId="7F718136" w14:textId="45B9964E" w:rsidR="00B434FD" w:rsidRDefault="00693232" w:rsidP="00B434FD">
      <w:r>
        <w:t xml:space="preserve">Bei der letzten und somit dritten Visualisierung handelt es sich um Baumdiagramm. </w:t>
      </w:r>
      <w:r w:rsidR="00E333C5">
        <w:t xml:space="preserve">Mithilfe eines solchen Diagramms können verschiedene Hierarchische Beziehungen dargestellt werden. </w:t>
      </w:r>
      <w:r w:rsidR="00720200">
        <w:t xml:space="preserve">So sind diese Meistens </w:t>
      </w:r>
      <w:r w:rsidR="00696B91">
        <w:t>untereinander</w:t>
      </w:r>
      <w:r w:rsidR="00720200">
        <w:t xml:space="preserve"> </w:t>
      </w:r>
      <w:r w:rsidR="00696B91">
        <w:t>angeordnet</w:t>
      </w:r>
      <w:r w:rsidR="00720200">
        <w:t xml:space="preserve"> und mithilfe von </w:t>
      </w:r>
      <w:r w:rsidR="00696B91">
        <w:t>Lienen</w:t>
      </w:r>
      <w:r w:rsidR="00720200">
        <w:t xml:space="preserve"> verbunden.</w:t>
      </w:r>
      <w:r w:rsidR="00F32A04">
        <w:t xml:space="preserve"> In der aktuellen Darstellung </w:t>
      </w:r>
      <w:r w:rsidR="00011034">
        <w:t>werden die Länder und Weinnamen mithilfe von Kreisen dargestellt. Diese werden anschließend je nach Beziehung mithilfe von einer Linie verbunden. Der Ausgangskreis ist „World</w:t>
      </w:r>
      <w:r w:rsidR="0068633D">
        <w:t xml:space="preserve">“. Bei dem Baumhierarchie gibt es keine weiteren Interaktionsmöglichkeiten. </w:t>
      </w:r>
      <w:r w:rsidR="005D34E2">
        <w:t xml:space="preserve">Das Baumdiagramm ist in </w:t>
      </w:r>
      <w:r w:rsidR="005B4A9C">
        <w:fldChar w:fldCharType="begin"/>
      </w:r>
      <w:r w:rsidR="005B4A9C">
        <w:instrText xml:space="preserve"> REF _Ref80538073 \h </w:instrText>
      </w:r>
      <w:r w:rsidR="005B4A9C">
        <w:fldChar w:fldCharType="separate"/>
      </w:r>
      <w:r w:rsidR="004E3487">
        <w:t xml:space="preserve">Abbildung </w:t>
      </w:r>
      <w:r w:rsidR="004E3487">
        <w:rPr>
          <w:noProof/>
        </w:rPr>
        <w:t>3</w:t>
      </w:r>
      <w:r w:rsidR="005B4A9C">
        <w:fldChar w:fldCharType="end"/>
      </w:r>
      <w:r w:rsidR="005D34E2">
        <w:t xml:space="preserve"> zu finden.</w:t>
      </w:r>
    </w:p>
    <w:p w14:paraId="7401966E" w14:textId="50F7A9B9" w:rsidR="005D34E2" w:rsidRDefault="005B4A9C" w:rsidP="005D34E2">
      <w:pPr>
        <w:pBdr>
          <w:top w:val="single" w:sz="4" w:space="1" w:color="auto"/>
          <w:left w:val="single" w:sz="4" w:space="4" w:color="auto"/>
          <w:bottom w:val="single" w:sz="4" w:space="1" w:color="auto"/>
          <w:right w:val="single" w:sz="4" w:space="4" w:color="auto"/>
        </w:pBdr>
      </w:pPr>
      <w:r>
        <w:rPr>
          <w:noProof/>
        </w:rPr>
        <w:drawing>
          <wp:inline distT="0" distB="0" distL="0" distR="0" wp14:anchorId="483708D4" wp14:editId="15B3A142">
            <wp:extent cx="5760720" cy="1126490"/>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0720" cy="1126490"/>
                    </a:xfrm>
                    <a:prstGeom prst="rect">
                      <a:avLst/>
                    </a:prstGeom>
                  </pic:spPr>
                </pic:pic>
              </a:graphicData>
            </a:graphic>
          </wp:inline>
        </w:drawing>
      </w:r>
    </w:p>
    <w:p w14:paraId="7F9E3578" w14:textId="41B7597B" w:rsidR="005D34E2" w:rsidRDefault="005B4A9C" w:rsidP="005B4A9C">
      <w:pPr>
        <w:pStyle w:val="Beschriftung"/>
      </w:pPr>
      <w:bookmarkStart w:id="24" w:name="_Ref80538073"/>
      <w:r>
        <w:t xml:space="preserve">Abbildung </w:t>
      </w:r>
      <w:r w:rsidR="00A854B8">
        <w:fldChar w:fldCharType="begin"/>
      </w:r>
      <w:r w:rsidR="00A854B8">
        <w:instrText xml:space="preserve"> SEQ Abbildung \* ARABIC </w:instrText>
      </w:r>
      <w:r w:rsidR="00A854B8">
        <w:fldChar w:fldCharType="separate"/>
      </w:r>
      <w:r w:rsidR="004E3487">
        <w:rPr>
          <w:noProof/>
        </w:rPr>
        <w:t>3</w:t>
      </w:r>
      <w:r w:rsidR="00A854B8">
        <w:rPr>
          <w:noProof/>
        </w:rPr>
        <w:fldChar w:fldCharType="end"/>
      </w:r>
      <w:bookmarkEnd w:id="24"/>
      <w:r>
        <w:t>: Auszug aus der Baumhierarchie</w:t>
      </w:r>
    </w:p>
    <w:p w14:paraId="3751F584" w14:textId="1B8CD16B" w:rsidR="0089759F" w:rsidRDefault="005B4A9C" w:rsidP="0089759F">
      <w:r>
        <w:t>Die Anforderungen an das Baumdiagramm wurden nur teilweise erfüllt. Dabei sollte</w:t>
      </w:r>
      <w:r w:rsidR="00DF30B6">
        <w:t xml:space="preserve"> </w:t>
      </w:r>
      <w:r w:rsidR="00D44686">
        <w:t>mithilfe dieser Darstellung</w:t>
      </w:r>
      <w:r w:rsidR="00DF30B6">
        <w:t xml:space="preserve"> die Frage</w:t>
      </w:r>
      <w:r w:rsidR="00D44686">
        <w:t xml:space="preserve"> nach den Produktionsmengen und Weinarten beantwortet werden. So stellt diese Hierarchie zwar den einzelnen Ländern und deren Weine dar, jedoch gibt es keinen Aufschluss darüber wie </w:t>
      </w:r>
      <w:r w:rsidR="003965F5">
        <w:t xml:space="preserve">viele diese sind. Weiterhin ist auch kein Abgleich der Produktionsmengen mit diesen Zahlen möglich, da diese </w:t>
      </w:r>
      <w:r w:rsidR="00C719ED">
        <w:t>nicht aufgeführt worden sind. Dementsprechend gibt es auch keine Gegenüberstellung dieser beiden Größen. Somit wurde nur die Anforderung teilweise erfüllt die Länder und ihre Weine darzustellen, die restlichen Anforderungen wurde hingegen nicht erfüllt.</w:t>
      </w:r>
    </w:p>
    <w:p w14:paraId="044AA66E" w14:textId="2C07DDC4" w:rsidR="00C719ED" w:rsidRDefault="0054384E" w:rsidP="0089759F">
      <w:r>
        <w:t xml:space="preserve">Für diese Darstellung sollte nach den Anforderungen </w:t>
      </w:r>
      <w:r w:rsidR="00CE534E">
        <w:t>des</w:t>
      </w:r>
      <w:r>
        <w:t xml:space="preserve"> Projekt</w:t>
      </w:r>
      <w:r w:rsidR="00CE534E">
        <w:t>es</w:t>
      </w:r>
      <w:r>
        <w:t xml:space="preserve"> hierbei ein Baum oder Graphen</w:t>
      </w:r>
      <w:r w:rsidR="00C72B26">
        <w:t xml:space="preserve"> Technik verwendet werden. </w:t>
      </w:r>
      <w:r w:rsidR="00E4771B">
        <w:t>Beide Techniken eigenen sich Zusammenhänge darstellen u</w:t>
      </w:r>
      <w:r w:rsidR="00CE534E">
        <w:t>nd somit für die Darstellung von Hierarchien. Da jedoch in dies</w:t>
      </w:r>
      <w:r w:rsidR="00EC43CB">
        <w:t xml:space="preserve">er Darstellung um eine weitere einfache Hierarchie dargestellt werden sollte (die von Ländern und Weinnamen) mussten keine größeren zusammenhänge dargestellt werden, wodurch </w:t>
      </w:r>
      <w:r w:rsidR="00C243E6">
        <w:t>eine mehrfache Zuweisung</w:t>
      </w:r>
      <w:r w:rsidR="00EC43CB">
        <w:t xml:space="preserve"> auf einen </w:t>
      </w:r>
      <w:r w:rsidR="00C243E6">
        <w:t>Punkt in der Darstellung</w:t>
      </w:r>
      <w:r w:rsidR="00EC43CB">
        <w:t xml:space="preserve"> hätte erfolgen können.</w:t>
      </w:r>
      <w:r w:rsidR="00C243E6">
        <w:t xml:space="preserve"> Dementsprechend wurde sich aufgrund der Übersichtlichkeit für </w:t>
      </w:r>
      <w:r w:rsidR="00C243E6">
        <w:lastRenderedPageBreak/>
        <w:t xml:space="preserve">ein Baumdiagramm entschieden, </w:t>
      </w:r>
      <w:r w:rsidR="0083628C">
        <w:t>bei welchem es verschiedene Techniken gibt solche einfachen Hierarchischen Beziehungen übersichtlich darzustellen.</w:t>
      </w:r>
    </w:p>
    <w:p w14:paraId="42A89039" w14:textId="601C74F9" w:rsidR="00DD6EAF" w:rsidRDefault="00DD6EAF" w:rsidP="00537FBC">
      <w:pPr>
        <w:pStyle w:val="berschrift2"/>
      </w:pPr>
      <w:bookmarkStart w:id="25" w:name="_Toc80274856"/>
      <w:r>
        <w:t>Interaktion</w:t>
      </w:r>
      <w:bookmarkEnd w:id="25"/>
    </w:p>
    <w:p w14:paraId="683CD4F9" w14:textId="053FD5CC" w:rsidR="005868D7" w:rsidRDefault="00393571" w:rsidP="00537FBC">
      <w:r>
        <w:t xml:space="preserve">Bei den unterschiedlichen Darstellungen gibt es verschiedene Interaktionsmöglichkeiten, welche betätigt werden können. Die Hauptinteraktionsart ist dabei der Button. Mithilfe dieser können die bei den einzelnen Darstellungen die Eigenschaften welche aktuell angezeigt werden geändert werden. </w:t>
      </w:r>
      <w:r w:rsidR="00327A32">
        <w:t xml:space="preserve">So ist es dem </w:t>
      </w:r>
      <w:r w:rsidR="008D7383">
        <w:t xml:space="preserve">Nutzenden möglichen die </w:t>
      </w:r>
      <w:r w:rsidR="00F46E7A">
        <w:t xml:space="preserve">Darstellungen so </w:t>
      </w:r>
      <w:r w:rsidR="00BF4149">
        <w:t>anzupassen,</w:t>
      </w:r>
      <w:r w:rsidR="00F46E7A">
        <w:t xml:space="preserve"> wie diese es benötigen.</w:t>
      </w:r>
      <w:r w:rsidR="00C27766">
        <w:t xml:space="preserve"> Weiterhin besitzen diese die </w:t>
      </w:r>
      <w:r w:rsidR="00EA587D">
        <w:t>Möglichkeit</w:t>
      </w:r>
      <w:r w:rsidR="00C27766">
        <w:t xml:space="preserve"> mithilfe</w:t>
      </w:r>
      <w:r w:rsidR="00EA587D">
        <w:t xml:space="preserve"> des </w:t>
      </w:r>
      <w:r w:rsidR="002378A2">
        <w:t xml:space="preserve">Schwebens der Maus über die Kreise des Scatterplots den genauen Datensatz angezeigt bekommen. Damit können die </w:t>
      </w:r>
      <w:r w:rsidR="0067120D">
        <w:t>Nutzenden</w:t>
      </w:r>
      <w:r w:rsidR="002378A2">
        <w:t xml:space="preserve"> die verschiedenen </w:t>
      </w:r>
      <w:r w:rsidR="005D4EE7">
        <w:t>Datensätze identifizieren und so die besonderen Datensätze der entsprechenden Darstellung herausfinden.</w:t>
      </w:r>
      <w:r w:rsidR="00F46E7A">
        <w:t xml:space="preserve"> </w:t>
      </w:r>
      <w:r w:rsidR="00C123BF">
        <w:t>Dabei gibt es keine Interaktionsmöglichkeiten zwischen den Darstellungen, da diese ansonsten sich gegeben falls untereinander beeinflusst hätten, was nicht von den Nutzenden gewünscht sein</w:t>
      </w:r>
      <w:r w:rsidR="00B24118">
        <w:t xml:space="preserve"> könnte, da diese verschiedenen Eigenschaften ggf. genauer betrachten möchte wären er einen generellen über die anderen Eigenschaften erhalten möchte.</w:t>
      </w:r>
      <w:r w:rsidR="009C77D0">
        <w:t xml:space="preserve"> Die Buttons </w:t>
      </w:r>
      <w:r w:rsidR="00FF1A09">
        <w:t>sollten dabei jedem Nutzenden bekannt sein</w:t>
      </w:r>
      <w:r w:rsidR="000039D2">
        <w:t>,</w:t>
      </w:r>
      <w:r w:rsidR="00FF1A09">
        <w:t xml:space="preserve"> </w:t>
      </w:r>
      <w:r w:rsidR="000039D2">
        <w:t>w</w:t>
      </w:r>
      <w:r w:rsidR="00FF1A09">
        <w:t>eswegen auf diese Darstellungsform zurückgegriffen worden ist.</w:t>
      </w:r>
      <w:r w:rsidR="006C29AD">
        <w:t xml:space="preserve"> Zusätzlich </w:t>
      </w:r>
      <w:r w:rsidR="00F31434">
        <w:t xml:space="preserve">können die Nutzer die Daten des </w:t>
      </w:r>
      <w:r w:rsidR="00E055E5">
        <w:t>Scatterplots</w:t>
      </w:r>
      <w:r w:rsidR="00F31434">
        <w:t xml:space="preserve"> genauer untersuchen indem </w:t>
      </w:r>
      <w:r w:rsidR="00E055E5">
        <w:t xml:space="preserve">diese mithilfe der Maus über die Kreise dieser schweben. Auf diese Darstellungsform wurde zurückgegriffen, da diese am übersichtlichen ist und somit auch nicht </w:t>
      </w:r>
      <w:r w:rsidR="00E704B7">
        <w:t xml:space="preserve">die Erkennung von verschiedenen Trends oder Besonderheiten beeinflusst. </w:t>
      </w:r>
      <w:r w:rsidR="00E95578">
        <w:t>Auf weitere Interaktionsmöglichkeiten aufgrund der Übersichtlichkeit nicht zurückgegriffen.</w:t>
      </w:r>
    </w:p>
    <w:p w14:paraId="5D9419E1" w14:textId="5F096B53" w:rsidR="00DD6EAF" w:rsidRDefault="00DD6EAF" w:rsidP="00537FBC">
      <w:pPr>
        <w:pStyle w:val="berschrift1"/>
      </w:pPr>
      <w:bookmarkStart w:id="26" w:name="_Toc80274857"/>
      <w:r>
        <w:t>Implementierung</w:t>
      </w:r>
      <w:bookmarkEnd w:id="26"/>
    </w:p>
    <w:p w14:paraId="172B8695" w14:textId="1C7F9152" w:rsidR="009B2478" w:rsidRDefault="00C82767" w:rsidP="008018F6">
      <w:r>
        <w:t xml:space="preserve">Das Projekt wurde </w:t>
      </w:r>
      <w:r w:rsidR="009C45BB">
        <w:t xml:space="preserve">auf der Grundalge der verschiedenen </w:t>
      </w:r>
      <w:r w:rsidR="00CA21B3">
        <w:t xml:space="preserve">Übungen </w:t>
      </w:r>
      <w:r w:rsidR="00342BEC">
        <w:t>angefertigt</w:t>
      </w:r>
      <w:r w:rsidR="00CA21B3">
        <w:t xml:space="preserve">, welche bereits </w:t>
      </w:r>
      <w:r w:rsidR="00342BEC">
        <w:t xml:space="preserve">vor dem Projekt fertigstellt werden sollten. Dabei dienten insbesondere die Übung </w:t>
      </w:r>
      <w:r w:rsidR="00EF48C5">
        <w:t>eins</w:t>
      </w:r>
      <w:r w:rsidR="004D511E">
        <w:t xml:space="preserve"> und </w:t>
      </w:r>
      <w:r w:rsidR="00AC4212">
        <w:t xml:space="preserve">Übung </w:t>
      </w:r>
      <w:r w:rsidR="00EF48C5">
        <w:t>drei</w:t>
      </w:r>
      <w:r w:rsidR="00AC4212">
        <w:t xml:space="preserve"> mit dem </w:t>
      </w:r>
      <w:r w:rsidR="003C6EC2">
        <w:t>Scatterplot</w:t>
      </w:r>
      <w:r w:rsidR="00AC4212">
        <w:t xml:space="preserve"> und der Interaktionsmöglichkeit </w:t>
      </w:r>
      <w:r w:rsidR="009E1B3C">
        <w:t xml:space="preserve">als Grundlage für den Scatterplot. Bei den parallelen Koordinaten wurde die </w:t>
      </w:r>
      <w:r w:rsidR="00EF48C5">
        <w:t xml:space="preserve">Übung sieben </w:t>
      </w:r>
      <w:r w:rsidR="00A723D1">
        <w:t xml:space="preserve">als Grundlage genutzt. </w:t>
      </w:r>
      <w:r w:rsidR="006D3649">
        <w:t xml:space="preserve">Innerhalb der Buamhierarchie wurde die Übung </w:t>
      </w:r>
      <w:r w:rsidR="003C6EC2">
        <w:t xml:space="preserve">zehn als Grundlage verwendet. </w:t>
      </w:r>
      <w:r w:rsidR="007333AF">
        <w:t>Zusätzlich wurde für</w:t>
      </w:r>
      <w:r w:rsidR="003C6EC2">
        <w:t xml:space="preserve"> </w:t>
      </w:r>
      <w:r w:rsidR="007333AF">
        <w:t xml:space="preserve">den Scatterplot und die parallelen Koordinaten die Übung acht mit ihrem CSV-Decoder als Grundalge verwendet. Dabei wurde bei beiden Darstellungen </w:t>
      </w:r>
      <w:r w:rsidR="004C7759">
        <w:t xml:space="preserve">jeweils die Übung als Grundlage verwendet und die nun versucht mit dem CSV-Decoder der Übung acht in </w:t>
      </w:r>
      <w:r w:rsidR="00A75C5F">
        <w:t>Verbindung</w:t>
      </w:r>
      <w:r w:rsidR="004C7759">
        <w:t xml:space="preserve"> zu bringen, um so eine </w:t>
      </w:r>
      <w:proofErr w:type="spellStart"/>
      <w:r w:rsidR="00A75C5F">
        <w:t>Importierung</w:t>
      </w:r>
      <w:proofErr w:type="spellEnd"/>
      <w:r w:rsidR="00A75C5F">
        <w:t xml:space="preserve"> </w:t>
      </w:r>
      <w:r w:rsidR="004C7759">
        <w:t>de</w:t>
      </w:r>
      <w:r w:rsidR="00A75C5F">
        <w:t xml:space="preserve">s CSV-Datei zu ermöglichen. </w:t>
      </w:r>
      <w:r w:rsidR="00DE6473">
        <w:t xml:space="preserve">Nachdem dies erfolgreich umgesetzt worden ist, wurde für den </w:t>
      </w:r>
      <w:r w:rsidR="009B2478">
        <w:t>Scatterplot</w:t>
      </w:r>
      <w:r w:rsidR="00DE6473">
        <w:t xml:space="preserve"> noch die Buttons eingebaut um diesen entsprechend Interaktiv zu machen. Dafür waren weitere Anpassungen am CSV-Decoder und am Code nötig</w:t>
      </w:r>
      <w:r w:rsidR="00FE24A8">
        <w:t xml:space="preserve">, welche auch anschließend bei der </w:t>
      </w:r>
      <w:r w:rsidR="004A3313">
        <w:t>Entwicklung</w:t>
      </w:r>
      <w:r w:rsidR="00FE24A8">
        <w:t xml:space="preserve"> der </w:t>
      </w:r>
      <w:r w:rsidR="004A3313">
        <w:t>parallelen</w:t>
      </w:r>
      <w:r w:rsidR="00FE24A8">
        <w:t xml:space="preserve"> Koordinaten ein</w:t>
      </w:r>
      <w:r w:rsidR="004A3313">
        <w:t>fließen könnte. Bei der Baumhierarchie wurde musste wenig angepasst werden, da bereits in der Übung ein JSON Decoder enthalten war. Hierbei war es nur wichtig die entsprechenden Daten bereitzustellen. Zuletzt wurden die Darstellungen noch einmal in ihrer Darstellung überarbeite</w:t>
      </w:r>
      <w:r w:rsidR="006F228E">
        <w:t xml:space="preserve">t. Die Entwicklung dieser Darstellungen erfolgte dabei im Wesentlichen </w:t>
      </w:r>
      <w:r w:rsidR="00887247">
        <w:t>nacheinander</w:t>
      </w:r>
      <w:r w:rsidR="006F228E">
        <w:t xml:space="preserve"> wobei sich </w:t>
      </w:r>
      <w:r w:rsidR="00887247">
        <w:t>einige</w:t>
      </w:r>
      <w:r w:rsidR="006F228E">
        <w:t xml:space="preserve"> Entwicklungen überlagerten, um </w:t>
      </w:r>
      <w:r w:rsidR="00887247">
        <w:t>die Zeit der Fehlersuche zu überbrücken. So wurde zuerst der Scatterplot entwickelt anschließend die parallelen Koordinaten und zuletzt die Baumhierarchie.</w:t>
      </w:r>
    </w:p>
    <w:p w14:paraId="0E15B8BA" w14:textId="1D3520E5" w:rsidR="002543BD" w:rsidRDefault="004304B9" w:rsidP="008018F6">
      <w:r>
        <w:t>Der Quellcode ist dabei in</w:t>
      </w:r>
      <w:r w:rsidR="00547F36">
        <w:t xml:space="preserve"> die verschiedenen Parts </w:t>
      </w:r>
      <w:r w:rsidR="00DD1814">
        <w:t xml:space="preserve">von Elm </w:t>
      </w:r>
      <w:r w:rsidR="00434FED">
        <w:t>des Models</w:t>
      </w:r>
      <w:r w:rsidR="00DD1814">
        <w:t>, View</w:t>
      </w:r>
      <w:r w:rsidR="00827B1A">
        <w:t xml:space="preserve"> und</w:t>
      </w:r>
      <w:r w:rsidR="00DD1814">
        <w:t xml:space="preserve"> </w:t>
      </w:r>
      <w:r w:rsidR="00827B1A">
        <w:t xml:space="preserve">Update aufgeteilt. </w:t>
      </w:r>
      <w:r w:rsidR="00434FED">
        <w:t xml:space="preserve">Dabei enthalten diese </w:t>
      </w:r>
      <w:r w:rsidR="00D11AAA">
        <w:t>einzelnen entsprechenden Funktionen welche entsprechend von diesen verwendet werden können.</w:t>
      </w:r>
      <w:r w:rsidR="00C7065F">
        <w:t xml:space="preserve"> Oberhalb dieser Definitionen sind immer die Importe der verschieden Elm Pa</w:t>
      </w:r>
      <w:r w:rsidR="0085712C">
        <w:t>c</w:t>
      </w:r>
      <w:r w:rsidR="00C7065F">
        <w:t>kages zu finden.</w:t>
      </w:r>
      <w:r w:rsidR="0085712C">
        <w:t xml:space="preserve"> </w:t>
      </w:r>
      <w:r w:rsidR="00EC50BC">
        <w:t>In allen drei verschiedenen Darstellungen</w:t>
      </w:r>
      <w:r w:rsidR="00EA4370">
        <w:t xml:space="preserve"> wurde dabei auf die Packages </w:t>
      </w:r>
      <w:r w:rsidR="00EC50BC">
        <w:t>„</w:t>
      </w:r>
      <w:proofErr w:type="spellStart"/>
      <w:r w:rsidR="00EA4370">
        <w:t>Html</w:t>
      </w:r>
      <w:proofErr w:type="spellEnd"/>
      <w:r w:rsidR="00EC50BC">
        <w:t>“</w:t>
      </w:r>
      <w:r w:rsidR="00EA4370">
        <w:t xml:space="preserve"> und </w:t>
      </w:r>
      <w:r w:rsidR="00EC50BC">
        <w:t>„</w:t>
      </w:r>
      <w:proofErr w:type="spellStart"/>
      <w:r w:rsidR="00EA4370">
        <w:t>TypedSVG</w:t>
      </w:r>
      <w:proofErr w:type="spellEnd"/>
      <w:r w:rsidR="00EC50BC">
        <w:t>“</w:t>
      </w:r>
      <w:r w:rsidR="00EA4370">
        <w:t xml:space="preserve"> </w:t>
      </w:r>
      <w:r w:rsidR="00EC50BC">
        <w:t>zugegriffen</w:t>
      </w:r>
      <w:r w:rsidR="00EA4370">
        <w:t xml:space="preserve">. </w:t>
      </w:r>
      <w:r w:rsidR="00EC50BC">
        <w:t>Weiterhin entsprechende auf die Module je nach Art der Quelldatei also auf das CSV oder JSON Package.</w:t>
      </w:r>
      <w:r w:rsidR="002C7322">
        <w:t xml:space="preserve"> Weiter</w:t>
      </w:r>
      <w:r w:rsidR="00BD5181">
        <w:t>e</w:t>
      </w:r>
      <w:r w:rsidR="002C7322">
        <w:t xml:space="preserve"> Packages wurden </w:t>
      </w:r>
      <w:r w:rsidR="00BD5181">
        <w:t xml:space="preserve">entsprechenden nach </w:t>
      </w:r>
      <w:r w:rsidR="00BD5181">
        <w:lastRenderedPageBreak/>
        <w:t>Bedarf in der Darstellung importiert.</w:t>
      </w:r>
      <w:r w:rsidR="002543BD">
        <w:t xml:space="preserve"> Die Daten werden innerhalb des Quellcodes innerhalb eines Records abgespeichert </w:t>
      </w:r>
      <w:r w:rsidR="006662A6">
        <w:t xml:space="preserve">welcher </w:t>
      </w:r>
      <w:r w:rsidR="004F5CE1">
        <w:t>innerhalb</w:t>
      </w:r>
      <w:r w:rsidR="006662A6">
        <w:t xml:space="preserve"> der Main zu finden ist. </w:t>
      </w:r>
      <w:r w:rsidR="004F5CE1">
        <w:t xml:space="preserve">Auf diesen </w:t>
      </w:r>
      <w:proofErr w:type="spellStart"/>
      <w:r w:rsidR="004F5CE1">
        <w:t>Record</w:t>
      </w:r>
      <w:proofErr w:type="spellEnd"/>
      <w:r w:rsidR="004F5CE1">
        <w:t xml:space="preserve"> anschließend zugegriffen, wenn etwas zu akutlaisieren gibt, um auf die entsprechenden Daten zuzugreifen.</w:t>
      </w:r>
    </w:p>
    <w:p w14:paraId="64F6AFCF" w14:textId="2A60C045" w:rsidR="00BA2A74" w:rsidRDefault="00BD5181" w:rsidP="008018F6">
      <w:r>
        <w:t xml:space="preserve">Die </w:t>
      </w:r>
      <w:r w:rsidR="006662A6">
        <w:t>Umsetzungen</w:t>
      </w:r>
      <w:r>
        <w:t xml:space="preserve"> d</w:t>
      </w:r>
      <w:r w:rsidR="004368C3">
        <w:t xml:space="preserve">er Darstellungen waren </w:t>
      </w:r>
      <w:r w:rsidR="001A522C">
        <w:t>die besonderen Herausforderungen</w:t>
      </w:r>
      <w:r w:rsidR="004368C3">
        <w:t xml:space="preserve"> den CSV-Decoder zu erweitern und</w:t>
      </w:r>
      <w:r w:rsidR="001A522C">
        <w:t xml:space="preserve"> mit den Übungen zu verbinden. </w:t>
      </w:r>
      <w:r w:rsidR="00680CD2">
        <w:t xml:space="preserve">Bei der </w:t>
      </w:r>
      <w:r w:rsidR="00F92F37">
        <w:t>Erweiterung</w:t>
      </w:r>
      <w:r w:rsidR="00680CD2">
        <w:t xml:space="preserve"> des CSV-Decoders lag die </w:t>
      </w:r>
      <w:r w:rsidR="000934E6">
        <w:t>Herausforderung</w:t>
      </w:r>
      <w:r w:rsidR="00680CD2">
        <w:t xml:space="preserve"> darin mehr als nur </w:t>
      </w:r>
      <w:r w:rsidR="005036D2">
        <w:t xml:space="preserve">4 </w:t>
      </w:r>
      <w:r w:rsidR="000934E6">
        <w:t>Spalten</w:t>
      </w:r>
      <w:r w:rsidR="005036D2">
        <w:t xml:space="preserve"> auf einmal zu </w:t>
      </w:r>
      <w:r w:rsidR="000934E6">
        <w:t>verarbeiten</w:t>
      </w:r>
      <w:r w:rsidR="005036D2">
        <w:t xml:space="preserve"> da </w:t>
      </w:r>
      <w:r w:rsidR="002B0ECA">
        <w:t>des Tupels</w:t>
      </w:r>
      <w:r w:rsidR="000934E6">
        <w:t xml:space="preserve"> von Elm nur </w:t>
      </w:r>
      <w:r w:rsidR="00873E09">
        <w:t xml:space="preserve">maximal drei verschiedene Items </w:t>
      </w:r>
      <w:r w:rsidR="008A2E51">
        <w:t xml:space="preserve">akzeptieren. Dies wurde mithilfe </w:t>
      </w:r>
      <w:r w:rsidR="002B317D">
        <w:t xml:space="preserve">eines neu geschriebenen Decoders umgangen. Bei der </w:t>
      </w:r>
      <w:r w:rsidR="009536E9">
        <w:t>Verbindung</w:t>
      </w:r>
      <w:r w:rsidR="002B317D">
        <w:t xml:space="preserve"> de</w:t>
      </w:r>
      <w:r w:rsidR="009536E9">
        <w:t xml:space="preserve">s CSV-Decoders und der Übung </w:t>
      </w:r>
      <w:r w:rsidR="00F92F37">
        <w:t>gab</w:t>
      </w:r>
      <w:r w:rsidR="009536E9">
        <w:t xml:space="preserve"> es primär </w:t>
      </w:r>
      <w:r w:rsidR="00F92F37">
        <w:t>Probleme</w:t>
      </w:r>
      <w:r w:rsidR="009536E9">
        <w:t xml:space="preserve"> mit den </w:t>
      </w:r>
      <w:r w:rsidR="00F92F37">
        <w:t>Funktionen und den Datentypen, welche aber mit verschiedenen Anpassungen der Funktionen angepasst werden konnten.</w:t>
      </w:r>
      <w:r w:rsidR="00AD46CB">
        <w:t xml:space="preserve"> Die eigentliche Darstellung wurde jedoch fast so wie aus der Übung übernommen und hat </w:t>
      </w:r>
      <w:r w:rsidR="00FF11A6">
        <w:t xml:space="preserve">somit nicht viel in Anspruch genommen. </w:t>
      </w:r>
      <w:proofErr w:type="gramStart"/>
      <w:r w:rsidR="00FF11A6">
        <w:t>Selbiges</w:t>
      </w:r>
      <w:proofErr w:type="gramEnd"/>
      <w:r w:rsidR="00FF11A6">
        <w:t xml:space="preserve"> gilt für die </w:t>
      </w:r>
      <w:r w:rsidR="00250EBF">
        <w:t>Baumhierarchie,</w:t>
      </w:r>
      <w:r w:rsidR="00FF11A6">
        <w:t xml:space="preserve"> welche fast ohne größere Anpassungen der Übung übernommen werden konnte.</w:t>
      </w:r>
    </w:p>
    <w:p w14:paraId="62E42623" w14:textId="7893446F" w:rsidR="00DD6EAF" w:rsidRDefault="00DD6EAF" w:rsidP="00537FBC">
      <w:pPr>
        <w:pStyle w:val="berschrift1"/>
      </w:pPr>
      <w:bookmarkStart w:id="27" w:name="_Toc80274858"/>
      <w:r>
        <w:t>Anwe</w:t>
      </w:r>
      <w:r w:rsidR="00AF4DBA">
        <w:t>n</w:t>
      </w:r>
      <w:r>
        <w:t>dungs</w:t>
      </w:r>
      <w:r w:rsidR="00AF4DBA">
        <w:t>fälle</w:t>
      </w:r>
      <w:bookmarkEnd w:id="27"/>
    </w:p>
    <w:p w14:paraId="149906FD" w14:textId="507D62AF" w:rsidR="005D170D" w:rsidRDefault="001E2839" w:rsidP="005D170D">
      <w:r>
        <w:t xml:space="preserve">Nachfolgend werden für die drei Visualisierungen </w:t>
      </w:r>
      <w:r w:rsidR="00AA11F7">
        <w:t xml:space="preserve">jeweils ein </w:t>
      </w:r>
      <w:r w:rsidR="00225B89" w:rsidRPr="00225B89">
        <w:t xml:space="preserve">Anwendungsfall </w:t>
      </w:r>
      <w:r w:rsidR="00225B89">
        <w:t>vorgestellt</w:t>
      </w:r>
      <w:r w:rsidR="00914C62">
        <w:t xml:space="preserve">. In diesem </w:t>
      </w:r>
      <w:r w:rsidR="00FF40A0" w:rsidRPr="00FF40A0">
        <w:t>Anwendungsfall</w:t>
      </w:r>
      <w:r w:rsidR="00FF40A0">
        <w:t xml:space="preserve"> wird die </w:t>
      </w:r>
      <w:r w:rsidR="00671262">
        <w:t>entsprechende</w:t>
      </w:r>
      <w:r w:rsidR="00FF40A0">
        <w:t xml:space="preserve"> Darstellung </w:t>
      </w:r>
      <w:r w:rsidR="00F40894">
        <w:t>verwendet,</w:t>
      </w:r>
      <w:r w:rsidR="00FF40A0">
        <w:t xml:space="preserve"> um </w:t>
      </w:r>
      <w:r w:rsidR="00671262">
        <w:t>verschiedene</w:t>
      </w:r>
      <w:r w:rsidR="00A062AC">
        <w:t xml:space="preserve"> </w:t>
      </w:r>
      <w:r w:rsidR="00016142">
        <w:t>Informationen aus dieser zu gewinnen, welche für die verschiedenen Zielgruppen relevant sein könnte.</w:t>
      </w:r>
    </w:p>
    <w:p w14:paraId="5F2B9289" w14:textId="5D9A8446" w:rsidR="00AF4DBA" w:rsidRDefault="00AF4DBA" w:rsidP="00537FBC">
      <w:pPr>
        <w:pStyle w:val="berschrift2"/>
      </w:pPr>
      <w:bookmarkStart w:id="28" w:name="_Toc80274859"/>
      <w:r>
        <w:t>Anwendung Visualisierung Eins</w:t>
      </w:r>
      <w:bookmarkEnd w:id="28"/>
    </w:p>
    <w:p w14:paraId="632C82F2" w14:textId="765718F1" w:rsidR="00F40894" w:rsidRDefault="00F40894" w:rsidP="00F40894">
      <w:r>
        <w:t xml:space="preserve">In dem ersten </w:t>
      </w:r>
      <w:r w:rsidRPr="00FF40A0">
        <w:t>Anwendungsfall</w:t>
      </w:r>
      <w:r>
        <w:t xml:space="preserve"> wird der Preis mit dem Körper eines Weines vergleichen. Dies erfolgt mithilfe eines Scatterplots und in </w:t>
      </w:r>
      <w:r w:rsidR="009566A5">
        <w:fldChar w:fldCharType="begin"/>
      </w:r>
      <w:r w:rsidR="009566A5">
        <w:instrText xml:space="preserve"> REF _Ref80618481 \h </w:instrText>
      </w:r>
      <w:r w:rsidR="009566A5">
        <w:fldChar w:fldCharType="separate"/>
      </w:r>
      <w:r w:rsidR="004E3487">
        <w:t xml:space="preserve">Abbildung </w:t>
      </w:r>
      <w:r w:rsidR="004E3487">
        <w:rPr>
          <w:noProof/>
        </w:rPr>
        <w:t>4</w:t>
      </w:r>
      <w:r w:rsidR="009566A5">
        <w:fldChar w:fldCharType="end"/>
      </w:r>
      <w:r>
        <w:t xml:space="preserve"> zu erkennen.</w:t>
      </w:r>
    </w:p>
    <w:p w14:paraId="232B5A39" w14:textId="098E282F" w:rsidR="00F40894" w:rsidRDefault="009566A5" w:rsidP="00F40894">
      <w:pPr>
        <w:pBdr>
          <w:top w:val="single" w:sz="4" w:space="1" w:color="auto"/>
          <w:left w:val="single" w:sz="4" w:space="4" w:color="auto"/>
          <w:bottom w:val="single" w:sz="4" w:space="1" w:color="auto"/>
          <w:right w:val="single" w:sz="4" w:space="4" w:color="auto"/>
        </w:pBdr>
      </w:pPr>
      <w:r>
        <w:rPr>
          <w:noProof/>
        </w:rPr>
        <w:drawing>
          <wp:inline distT="0" distB="0" distL="0" distR="0" wp14:anchorId="2DA85862" wp14:editId="14C0DCA3">
            <wp:extent cx="5760720" cy="2930525"/>
            <wp:effectExtent l="0" t="0" r="0" b="317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60720" cy="2930525"/>
                    </a:xfrm>
                    <a:prstGeom prst="rect">
                      <a:avLst/>
                    </a:prstGeom>
                  </pic:spPr>
                </pic:pic>
              </a:graphicData>
            </a:graphic>
          </wp:inline>
        </w:drawing>
      </w:r>
    </w:p>
    <w:p w14:paraId="6235364C" w14:textId="76BBA57C" w:rsidR="00F40894" w:rsidRDefault="009566A5" w:rsidP="009566A5">
      <w:pPr>
        <w:pStyle w:val="Beschriftung"/>
      </w:pPr>
      <w:bookmarkStart w:id="29" w:name="_Ref80618481"/>
      <w:r>
        <w:t xml:space="preserve">Abbildung </w:t>
      </w:r>
      <w:fldSimple w:instr=" SEQ Abbildung \* ARABIC ">
        <w:r w:rsidR="004E3487">
          <w:rPr>
            <w:noProof/>
          </w:rPr>
          <w:t>4</w:t>
        </w:r>
      </w:fldSimple>
      <w:bookmarkEnd w:id="29"/>
      <w:r>
        <w:t>: Scatterplot welcher die Eigenschaften Preis und Körper gegenüberstellt (Quelle: eigene Darstellung)</w:t>
      </w:r>
    </w:p>
    <w:p w14:paraId="76DC9400" w14:textId="37CF035D" w:rsidR="00F40894" w:rsidRDefault="006F1022" w:rsidP="00F40894">
      <w:r>
        <w:t xml:space="preserve">In </w:t>
      </w:r>
      <w:r>
        <w:fldChar w:fldCharType="begin"/>
      </w:r>
      <w:r>
        <w:instrText xml:space="preserve"> REF _Ref80618481 \h </w:instrText>
      </w:r>
      <w:r>
        <w:fldChar w:fldCharType="separate"/>
      </w:r>
      <w:r w:rsidR="004E3487">
        <w:t xml:space="preserve">Abbildung </w:t>
      </w:r>
      <w:r w:rsidR="004E3487">
        <w:rPr>
          <w:noProof/>
        </w:rPr>
        <w:t>4</w:t>
      </w:r>
      <w:r>
        <w:fldChar w:fldCharType="end"/>
      </w:r>
      <w:r>
        <w:t xml:space="preserve"> is</w:t>
      </w:r>
      <w:r w:rsidR="00E85AC0">
        <w:t>t</w:t>
      </w:r>
      <w:r>
        <w:t xml:space="preserve"> zu erkennen das </w:t>
      </w:r>
      <w:r w:rsidR="00E85AC0">
        <w:t xml:space="preserve">es bei den </w:t>
      </w:r>
      <w:r w:rsidR="00551357">
        <w:t>niedrigeren</w:t>
      </w:r>
      <w:r w:rsidR="00E85AC0">
        <w:t xml:space="preserve"> Preise </w:t>
      </w:r>
      <w:r w:rsidR="00551357">
        <w:t>Weine in allen Körpergrößen gibt.</w:t>
      </w:r>
      <w:r w:rsidR="00456BE8">
        <w:t xml:space="preserve"> Jedoch ist klar zu erkenne das mit </w:t>
      </w:r>
      <w:r w:rsidR="000D3452">
        <w:t>steigernder</w:t>
      </w:r>
      <w:r w:rsidR="00456BE8">
        <w:t xml:space="preserve"> </w:t>
      </w:r>
      <w:r w:rsidR="000D3452">
        <w:t xml:space="preserve">Körpergröße der Preis auch immer weiter ansteigen kann. So ist besitzt der teuerste Wein, auch die größte Körpergröße. </w:t>
      </w:r>
      <w:r w:rsidR="00CC2825">
        <w:t>Weiterhin steigt die Verteilung der Weine auf der Preisachse mit steigender Körpergröße a</w:t>
      </w:r>
      <w:r w:rsidR="00EC32A9">
        <w:t>n, bis dieser sich bei einer Körpergröße von 3 bis 5 gleichbleibend ist</w:t>
      </w:r>
      <w:r w:rsidR="00CC2825">
        <w:t>. Weswegen davon auszugehen</w:t>
      </w:r>
      <w:r w:rsidR="008C3409">
        <w:t xml:space="preserve"> könnte das mit steigendem Preis immer </w:t>
      </w:r>
      <w:r w:rsidR="00753802">
        <w:t>eine gewisse Körpergröße</w:t>
      </w:r>
      <w:r w:rsidR="00EC32A9">
        <w:t xml:space="preserve"> einher gehen würde.</w:t>
      </w:r>
    </w:p>
    <w:p w14:paraId="65D16052" w14:textId="60CA28B4" w:rsidR="00753802" w:rsidRDefault="00753802" w:rsidP="00F40894">
      <w:r>
        <w:lastRenderedPageBreak/>
        <w:t xml:space="preserve">Diese Darstellung könnte so von einem Weininteressierten verwendet werden, um </w:t>
      </w:r>
      <w:r w:rsidR="00014FD2">
        <w:t xml:space="preserve">herauszufinden, wie er unter einem guten Preis-Leistungsverhältnis einen Wein mit einem großen Körper erhält. Hierbei sollte dieser Zielgruppe auffallen das </w:t>
      </w:r>
      <w:r w:rsidR="00055390">
        <w:t>er verschieden Körpergrößen auch zu einem geringen Preis bekommt. Jedoch je mehr die Zielgruppe beriet ist an Geld für den Wein auszugeben, desto wahrscheinlicher ist es das diese Zielgruppe einen Wein mit einer Größen Körpergröße erhält.</w:t>
      </w:r>
    </w:p>
    <w:p w14:paraId="4C6E72AB" w14:textId="7F2502CB" w:rsidR="00321EB1" w:rsidRDefault="00A01D6E" w:rsidP="00321EB1">
      <w:r>
        <w:t xml:space="preserve">Als alternative </w:t>
      </w:r>
      <w:r w:rsidR="00175D79">
        <w:t>zu diesen Diagrammen</w:t>
      </w:r>
      <w:r>
        <w:t xml:space="preserve"> hätte es eine Zeitreihendiagramm in diesem Projekt gegeben. Da </w:t>
      </w:r>
      <w:r w:rsidR="00175D79">
        <w:t>jedoch bei diesen</w:t>
      </w:r>
      <w:r>
        <w:t xml:space="preserve"> Daten </w:t>
      </w:r>
      <w:r w:rsidR="00175D79">
        <w:t>keinen zeitlichen Hintergrund</w:t>
      </w:r>
      <w:r>
        <w:t xml:space="preserve"> </w:t>
      </w:r>
      <w:r w:rsidR="00175D79">
        <w:t>gibt</w:t>
      </w:r>
      <w:r>
        <w:t>, ist es nicht möglich dieses Problem über Zeitreihendiagramme darzustellen.</w:t>
      </w:r>
    </w:p>
    <w:p w14:paraId="063E904A" w14:textId="226E73B1" w:rsidR="00AF4DBA" w:rsidRDefault="00AF4DBA" w:rsidP="00537FBC">
      <w:pPr>
        <w:pStyle w:val="berschrift2"/>
      </w:pPr>
      <w:bookmarkStart w:id="30" w:name="_Toc80274860"/>
      <w:r>
        <w:t>Anwendung Visualisierung Zwei</w:t>
      </w:r>
      <w:bookmarkEnd w:id="30"/>
    </w:p>
    <w:p w14:paraId="3F810EC9" w14:textId="337CEC05" w:rsidR="009A088F" w:rsidRDefault="009A088F" w:rsidP="009A088F">
      <w:r>
        <w:t xml:space="preserve">Bei diesem </w:t>
      </w:r>
      <w:r w:rsidR="008F7E87" w:rsidRPr="00FF40A0">
        <w:t>Anwendungsfall</w:t>
      </w:r>
      <w:r w:rsidR="008F7E87">
        <w:t xml:space="preserve"> </w:t>
      </w:r>
      <w:r>
        <w:t xml:space="preserve">werden mithilfe der parallelen Koordinaten </w:t>
      </w:r>
      <w:r w:rsidR="001E7F7D">
        <w:t>die verschiedenen Eigenschaften</w:t>
      </w:r>
      <w:r>
        <w:t xml:space="preserve"> des Körpers, Gerbstoffe, Süße und Säuregehalt des Weines gegenübergestellt. Diese </w:t>
      </w:r>
      <w:r w:rsidR="00C76E08">
        <w:t xml:space="preserve">Darstellung ist dabei in </w:t>
      </w:r>
      <w:r w:rsidR="008F7E87">
        <w:fldChar w:fldCharType="begin"/>
      </w:r>
      <w:r w:rsidR="008F7E87">
        <w:instrText xml:space="preserve"> REF _Ref80620471 \h </w:instrText>
      </w:r>
      <w:r w:rsidR="008F7E87">
        <w:fldChar w:fldCharType="separate"/>
      </w:r>
      <w:r w:rsidR="004E3487">
        <w:t xml:space="preserve">Abbildung </w:t>
      </w:r>
      <w:r w:rsidR="004E3487">
        <w:rPr>
          <w:noProof/>
        </w:rPr>
        <w:t>5</w:t>
      </w:r>
      <w:r w:rsidR="008F7E87">
        <w:fldChar w:fldCharType="end"/>
      </w:r>
      <w:r w:rsidR="00C76E08">
        <w:t xml:space="preserve"> zu erkennen.</w:t>
      </w:r>
    </w:p>
    <w:p w14:paraId="2DD9BCBC" w14:textId="606075F2" w:rsidR="00C76E08" w:rsidRDefault="00950086" w:rsidP="00D27695">
      <w:pPr>
        <w:pBdr>
          <w:top w:val="single" w:sz="4" w:space="1" w:color="auto"/>
          <w:left w:val="single" w:sz="4" w:space="4" w:color="auto"/>
          <w:bottom w:val="single" w:sz="4" w:space="1" w:color="auto"/>
          <w:right w:val="single" w:sz="4" w:space="4" w:color="auto"/>
        </w:pBdr>
      </w:pPr>
      <w:r>
        <w:rPr>
          <w:noProof/>
        </w:rPr>
        <w:drawing>
          <wp:inline distT="0" distB="0" distL="0" distR="0" wp14:anchorId="6F99A798" wp14:editId="6A64B6C0">
            <wp:extent cx="5760720" cy="2818130"/>
            <wp:effectExtent l="0" t="0" r="0" b="127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60720" cy="2818130"/>
                    </a:xfrm>
                    <a:prstGeom prst="rect">
                      <a:avLst/>
                    </a:prstGeom>
                  </pic:spPr>
                </pic:pic>
              </a:graphicData>
            </a:graphic>
          </wp:inline>
        </w:drawing>
      </w:r>
    </w:p>
    <w:p w14:paraId="780AE704" w14:textId="10072C7F" w:rsidR="00175D79" w:rsidRDefault="00950086" w:rsidP="00950086">
      <w:pPr>
        <w:pStyle w:val="Beschriftung"/>
      </w:pPr>
      <w:bookmarkStart w:id="31" w:name="_Ref80620471"/>
      <w:bookmarkStart w:id="32" w:name="_Ref80620466"/>
      <w:r>
        <w:t xml:space="preserve">Abbildung </w:t>
      </w:r>
      <w:r w:rsidR="00A854B8">
        <w:fldChar w:fldCharType="begin"/>
      </w:r>
      <w:r w:rsidR="00A854B8">
        <w:instrText xml:space="preserve"> SEQ Abbildung \* ARABIC </w:instrText>
      </w:r>
      <w:r w:rsidR="00A854B8">
        <w:fldChar w:fldCharType="separate"/>
      </w:r>
      <w:r w:rsidR="004E3487">
        <w:rPr>
          <w:noProof/>
        </w:rPr>
        <w:t>5</w:t>
      </w:r>
      <w:r w:rsidR="00A854B8">
        <w:rPr>
          <w:noProof/>
        </w:rPr>
        <w:fldChar w:fldCharType="end"/>
      </w:r>
      <w:bookmarkEnd w:id="31"/>
      <w:r>
        <w:t xml:space="preserve">: Gegenüberstellung der Eigenschaften Körper, Gerbstoffe, Süße und Säuregehalt mithilfe </w:t>
      </w:r>
      <w:r w:rsidR="008F7E87">
        <w:t xml:space="preserve">der Parallelen Koordinaten (Quelle: </w:t>
      </w:r>
      <w:r w:rsidR="00147E18">
        <w:t>e</w:t>
      </w:r>
      <w:r w:rsidR="008F7E87">
        <w:t>igene Darstellung)</w:t>
      </w:r>
      <w:bookmarkEnd w:id="32"/>
    </w:p>
    <w:p w14:paraId="394A4154" w14:textId="5CE3DA81" w:rsidR="00376CE0" w:rsidRDefault="00376CE0" w:rsidP="00175D79">
      <w:r>
        <w:t xml:space="preserve">Dabei ist in </w:t>
      </w:r>
      <w:r>
        <w:fldChar w:fldCharType="begin"/>
      </w:r>
      <w:r>
        <w:instrText xml:space="preserve"> REF _Ref80620471 \h </w:instrText>
      </w:r>
      <w:r>
        <w:fldChar w:fldCharType="separate"/>
      </w:r>
      <w:r w:rsidR="004E3487">
        <w:t xml:space="preserve">Abbildung </w:t>
      </w:r>
      <w:r w:rsidR="004E3487">
        <w:rPr>
          <w:noProof/>
        </w:rPr>
        <w:t>5</w:t>
      </w:r>
      <w:r>
        <w:fldChar w:fldCharType="end"/>
      </w:r>
      <w:r>
        <w:t xml:space="preserve"> zu erkennen das es keine besonderen Muster zwischen diese verschiedene</w:t>
      </w:r>
      <w:r w:rsidR="00C22EC8">
        <w:t xml:space="preserve"> Eigenschaft gibt. Dementsprechend gibt es viele verschiedene Möglichkeiten die </w:t>
      </w:r>
      <w:r w:rsidR="001E7F7D">
        <w:t xml:space="preserve">verschiedenen Eigenschaften in unterschiedlicher Intensität in einem Wein wiederzufinden. Auffälligkeiten an den Daten gibt es allerdings schon. So kann ein </w:t>
      </w:r>
      <w:r w:rsidR="00BD5D31">
        <w:t>Wein,</w:t>
      </w:r>
      <w:r w:rsidR="001E7F7D">
        <w:t xml:space="preserve"> welcher die maximale Süße von </w:t>
      </w:r>
      <w:r w:rsidR="006073F9">
        <w:t>fünf</w:t>
      </w:r>
      <w:r w:rsidR="001E7F7D">
        <w:t xml:space="preserve"> </w:t>
      </w:r>
      <w:r w:rsidR="006073F9">
        <w:t>besitzt,</w:t>
      </w:r>
      <w:r w:rsidR="001E7F7D">
        <w:t xml:space="preserve"> nur einen Säuregehalt von </w:t>
      </w:r>
      <w:r w:rsidR="006073F9">
        <w:t>vier</w:t>
      </w:r>
      <w:r w:rsidR="001E7F7D">
        <w:t xml:space="preserve"> besitzen.</w:t>
      </w:r>
      <w:r w:rsidR="00BD5D31">
        <w:t xml:space="preserve"> </w:t>
      </w:r>
      <w:r w:rsidR="006073F9">
        <w:t>Umgekehrt ist es ähnlich so kann ein Wein mit einem Säuregehalt von fünf maximal eine Süße von drei besitzen.</w:t>
      </w:r>
      <w:r w:rsidR="003A5DE1">
        <w:t xml:space="preserve"> Somit kann es keinen Wein </w:t>
      </w:r>
      <w:r w:rsidR="000E51E1">
        <w:t>geben,</w:t>
      </w:r>
      <w:r w:rsidR="003A5DE1">
        <w:t xml:space="preserve"> welcher auf beiden Skalen eine fünf besitzt. </w:t>
      </w:r>
      <w:r w:rsidR="00852DC0">
        <w:t xml:space="preserve">Dies hängt mit dem Gärungsprozess der Weintraube zusammen wie bereits im Kapitel </w:t>
      </w:r>
      <w:r w:rsidR="00852DC0">
        <w:fldChar w:fldCharType="begin"/>
      </w:r>
      <w:r w:rsidR="00852DC0">
        <w:instrText xml:space="preserve"> REF _Ref80273977 \h </w:instrText>
      </w:r>
      <w:r w:rsidR="00852DC0">
        <w:fldChar w:fldCharType="separate"/>
      </w:r>
      <w:r w:rsidR="004E3487" w:rsidRPr="00537FBC">
        <w:t>Anwendungshintergrund</w:t>
      </w:r>
      <w:r w:rsidR="00852DC0">
        <w:fldChar w:fldCharType="end"/>
      </w:r>
      <w:r w:rsidR="00852DC0">
        <w:t xml:space="preserve"> erklärt worden ist. Eine weitere </w:t>
      </w:r>
      <w:r w:rsidR="009746C6">
        <w:t>Besonderheit</w:t>
      </w:r>
      <w:r w:rsidR="00852DC0">
        <w:t xml:space="preserve"> besteht</w:t>
      </w:r>
      <w:r w:rsidR="009746C6">
        <w:t xml:space="preserve"> zwischen der Süße und den Gerbstoffen. So kann ein Wein, welcher einen hohen gerbstoffgehalt von fünf besitzt, maximal eine süße von zwei erreichen. Dies setzt sich aber nicht in den unteren Stufen fort. Dort ist es bereits ab einem Gerbstoffgehalt von vier möglich die volle Süße von fünf zu erreichen. Jedoch gibt es dementsprechend auch wie bei der Säure und der Süße keinen </w:t>
      </w:r>
      <w:r w:rsidR="00561D3C">
        <w:t>Wein,</w:t>
      </w:r>
      <w:r w:rsidR="009746C6">
        <w:t xml:space="preserve"> welcher eine fünf in den Gerbstoffen und in der Süße hat. </w:t>
      </w:r>
      <w:r w:rsidR="009B0A39">
        <w:t xml:space="preserve">Umgekehrt verhält es sich bei der Beziehung zwischen den </w:t>
      </w:r>
      <w:r w:rsidR="000F4B80">
        <w:t>Körper</w:t>
      </w:r>
      <w:r w:rsidR="009B0A39">
        <w:t xml:space="preserve"> und den Gerbstoffen. Hier besitzt ein Wein mit der </w:t>
      </w:r>
      <w:r w:rsidR="000F4B80">
        <w:t>Körpergröße</w:t>
      </w:r>
      <w:r w:rsidR="009B0A39">
        <w:t xml:space="preserve"> eins </w:t>
      </w:r>
      <w:r w:rsidR="000F4B80">
        <w:t>auch nur einen Gerbstoffgehalt von eins</w:t>
      </w:r>
      <w:r w:rsidR="00F4402D">
        <w:t>. Jedoch besitzen die restlichen Körpergrüßen alle verschiedene Gerbstoffgehalte.</w:t>
      </w:r>
    </w:p>
    <w:p w14:paraId="08241366" w14:textId="08C58249" w:rsidR="00F4402D" w:rsidRDefault="00F4402D" w:rsidP="00175D79">
      <w:r>
        <w:lastRenderedPageBreak/>
        <w:t xml:space="preserve">Dieser </w:t>
      </w:r>
      <w:r w:rsidRPr="00FF40A0">
        <w:t>Anwendungsfall</w:t>
      </w:r>
      <w:r>
        <w:t xml:space="preserve"> wäre etwas für die Zielgruppe der Weininteressierten. Dabei könnten diese </w:t>
      </w:r>
      <w:r w:rsidR="00A10B87">
        <w:t xml:space="preserve">versuchen herauszufinden welche zusammenhänge es zwischen den verschiedenen Geschmäckern es bei den Wein gibt. Dabei sollte dieser Zielgruppe auffallen, dass </w:t>
      </w:r>
      <w:r w:rsidR="00100BAB">
        <w:t xml:space="preserve">es pauschal bis auf wenige Ausnahmen alles möglich zwischen bei der Kombination der verschiedenen Geschmäcker sein sollte. Dabei </w:t>
      </w:r>
      <w:r w:rsidR="00EE7D06">
        <w:t>gibt es</w:t>
      </w:r>
      <w:r w:rsidR="00100BAB">
        <w:t xml:space="preserve"> </w:t>
      </w:r>
      <w:r w:rsidR="00EE7D06">
        <w:t xml:space="preserve">jedoch </w:t>
      </w:r>
      <w:r w:rsidR="008A7F89">
        <w:t xml:space="preserve">beispielsweise die Einschränkung das es keinen Wein geben </w:t>
      </w:r>
      <w:proofErr w:type="gramStart"/>
      <w:r w:rsidR="008A7F89">
        <w:t>kann</w:t>
      </w:r>
      <w:proofErr w:type="gramEnd"/>
      <w:r w:rsidR="008A7F89">
        <w:t xml:space="preserve"> der eine Süße von fünf und einen Säuregehalt von fünf hat.</w:t>
      </w:r>
    </w:p>
    <w:p w14:paraId="5FC356E5" w14:textId="02E7C989" w:rsidR="00321EB1" w:rsidRDefault="008A7F89" w:rsidP="00537FBC">
      <w:r>
        <w:t>Bei dieser Visualisierung gäbe es verschiedene Alternativen zu dieser Diagrammart. Diese waren Scatterplots, Projektion und Selektion, K-</w:t>
      </w:r>
      <w:proofErr w:type="spellStart"/>
      <w:r>
        <w:t>Means</w:t>
      </w:r>
      <w:proofErr w:type="spellEnd"/>
      <w:r>
        <w:t xml:space="preserve"> und Datentinte</w:t>
      </w:r>
      <w:r w:rsidR="00714BA2">
        <w:t>. Da die K-</w:t>
      </w:r>
      <w:proofErr w:type="spellStart"/>
      <w:r w:rsidR="00714BA2">
        <w:t>means</w:t>
      </w:r>
      <w:proofErr w:type="spellEnd"/>
      <w:r w:rsidR="00714BA2">
        <w:t xml:space="preserve"> und Datentinte Darstellungen </w:t>
      </w:r>
      <w:r w:rsidR="00C406F8">
        <w:t>waren,</w:t>
      </w:r>
      <w:r w:rsidR="00714BA2">
        <w:t xml:space="preserve"> in denen etwas weggelassen worden ist, fallen diese </w:t>
      </w:r>
      <w:r w:rsidR="00C406F8">
        <w:t>heraus</w:t>
      </w:r>
      <w:r w:rsidR="00714BA2">
        <w:t xml:space="preserve"> da der Weininteressierte alle Weine miteinander vergleichen </w:t>
      </w:r>
      <w:r w:rsidR="00EF3421">
        <w:t>möchte,</w:t>
      </w:r>
      <w:r w:rsidR="00C406F8">
        <w:t xml:space="preserve"> um entsprechende Trends oder Muster zu erkennen. Bei de</w:t>
      </w:r>
      <w:r w:rsidR="00EF3421">
        <w:t>n Scatterplots und</w:t>
      </w:r>
      <w:r w:rsidR="00C406F8">
        <w:t xml:space="preserve"> Projektion und Selektion</w:t>
      </w:r>
      <w:r w:rsidR="00EF3421">
        <w:t xml:space="preserve"> würde es verschiedene Tabellen in denen </w:t>
      </w:r>
      <w:r w:rsidR="00015C7B">
        <w:t>die verschiedenen Eigenschaften</w:t>
      </w:r>
      <w:r w:rsidR="00EF3421">
        <w:t xml:space="preserve"> gegenübergestellt geben. Dies würde zwar zu einer </w:t>
      </w:r>
      <w:proofErr w:type="spellStart"/>
      <w:r w:rsidR="00EF3421">
        <w:t>bessern</w:t>
      </w:r>
      <w:proofErr w:type="spellEnd"/>
      <w:r w:rsidR="00EF3421">
        <w:t xml:space="preserve"> Analyse der Daten führen, da jede Eigenschaft direkt </w:t>
      </w:r>
      <w:r w:rsidR="00153096">
        <w:t>gegenübergestellt</w:t>
      </w:r>
      <w:r w:rsidR="00EF3421">
        <w:t xml:space="preserve"> wird, was aktuell bei den </w:t>
      </w:r>
      <w:r w:rsidR="00153096">
        <w:t>parallelen</w:t>
      </w:r>
      <w:r w:rsidR="00EF3421">
        <w:t xml:space="preserve"> Koordinaten mit dem Säuregehalt und dem Körper nicht geschieh</w:t>
      </w:r>
      <w:r w:rsidR="00153096">
        <w:t xml:space="preserve">t, jedoch würde dies gleichzeitig auch zu einem gewissen Informationsverlust einhergehen. Dieser Informationsverlust würde </w:t>
      </w:r>
      <w:r w:rsidR="00015C7B">
        <w:t>daherkommen</w:t>
      </w:r>
      <w:r w:rsidR="00315DCE">
        <w:t xml:space="preserve">, </w:t>
      </w:r>
      <w:r w:rsidR="009B789F">
        <w:t>dass</w:t>
      </w:r>
      <w:r w:rsidR="00315DCE">
        <w:t xml:space="preserve"> die verschiedenen </w:t>
      </w:r>
      <w:r w:rsidR="00195A87">
        <w:t xml:space="preserve">Eigenschaften einzeln gegenübergestellt werden würden und somit Trends oder Muster </w:t>
      </w:r>
      <w:proofErr w:type="gramStart"/>
      <w:r w:rsidR="00195A87">
        <w:t>unter den Muster</w:t>
      </w:r>
      <w:proofErr w:type="gramEnd"/>
      <w:r w:rsidR="00195A87">
        <w:t xml:space="preserve"> nicht so einfach zu erkennen gewesen wären.</w:t>
      </w:r>
    </w:p>
    <w:p w14:paraId="45225383" w14:textId="71971EAC" w:rsidR="00AF4DBA" w:rsidRDefault="00AF4DBA" w:rsidP="00537FBC">
      <w:pPr>
        <w:pStyle w:val="berschrift2"/>
      </w:pPr>
      <w:bookmarkStart w:id="33" w:name="_Toc80274861"/>
      <w:r>
        <w:t>Anwendung Visualisierung Drei</w:t>
      </w:r>
      <w:bookmarkEnd w:id="33"/>
    </w:p>
    <w:p w14:paraId="608F3F9B" w14:textId="6845FD7A" w:rsidR="00321EB1" w:rsidRDefault="00321EB1" w:rsidP="00321EB1">
      <w:pPr>
        <w:pStyle w:val="Listenabsatz"/>
        <w:numPr>
          <w:ilvl w:val="0"/>
          <w:numId w:val="10"/>
        </w:numPr>
      </w:pPr>
      <w:r>
        <w:t>Anwendungsfall für Baumhierarchie</w:t>
      </w:r>
    </w:p>
    <w:p w14:paraId="601A14C0" w14:textId="67AEE04D" w:rsidR="008B2DE4" w:rsidRDefault="00D82060" w:rsidP="00321EB1">
      <w:pPr>
        <w:pStyle w:val="Listenabsatz"/>
        <w:numPr>
          <w:ilvl w:val="0"/>
          <w:numId w:val="10"/>
        </w:numPr>
      </w:pPr>
      <w:r>
        <w:t>Heraussuchen</w:t>
      </w:r>
      <w:r w:rsidR="00B57A1B">
        <w:t xml:space="preserve"> verschiedener </w:t>
      </w:r>
      <w:r>
        <w:t>Asiatischer</w:t>
      </w:r>
      <w:r w:rsidR="00B57A1B">
        <w:t xml:space="preserve"> Weine</w:t>
      </w:r>
    </w:p>
    <w:p w14:paraId="3ADFD4E5" w14:textId="102C1BBE" w:rsidR="0027661B" w:rsidRDefault="009C3E0C" w:rsidP="00321EB1">
      <w:pPr>
        <w:pStyle w:val="Listenabsatz"/>
        <w:numPr>
          <w:ilvl w:val="0"/>
          <w:numId w:val="10"/>
        </w:numPr>
      </w:pPr>
      <w:r>
        <w:t>Georgien</w:t>
      </w:r>
      <w:r w:rsidR="00DF7CA7">
        <w:t xml:space="preserve"> hat die meisten Weine</w:t>
      </w:r>
    </w:p>
    <w:p w14:paraId="4B5AB9BA" w14:textId="5BA4AE26" w:rsidR="00DF7CA7" w:rsidRDefault="009C3E0C" w:rsidP="00321EB1">
      <w:pPr>
        <w:pStyle w:val="Listenabsatz"/>
        <w:numPr>
          <w:ilvl w:val="0"/>
          <w:numId w:val="10"/>
        </w:numPr>
      </w:pPr>
      <w:r>
        <w:t>Israel die wenigsten</w:t>
      </w:r>
    </w:p>
    <w:p w14:paraId="589AF8AB" w14:textId="2DBA3E80" w:rsidR="009C3E0C" w:rsidRDefault="009C3E0C" w:rsidP="00321EB1">
      <w:pPr>
        <w:pStyle w:val="Listenabsatz"/>
        <w:numPr>
          <w:ilvl w:val="0"/>
          <w:numId w:val="10"/>
        </w:numPr>
      </w:pPr>
      <w:r>
        <w:t>Japan und Süd-Korea gleich viele</w:t>
      </w:r>
    </w:p>
    <w:p w14:paraId="5E4CA407" w14:textId="77777777" w:rsidR="00891AA0" w:rsidRDefault="00891AA0" w:rsidP="00891AA0">
      <w:pPr>
        <w:pStyle w:val="Listenabsatz"/>
        <w:numPr>
          <w:ilvl w:val="0"/>
          <w:numId w:val="10"/>
        </w:numPr>
      </w:pPr>
      <w:r>
        <w:t xml:space="preserve">Spezifischer </w:t>
      </w:r>
      <w:r w:rsidRPr="00FF40A0">
        <w:t>Anwendungsfall</w:t>
      </w:r>
      <w:r>
        <w:t xml:space="preserve"> -&gt; wo Muster da sind oder nicht was es zu was Besonderen macht</w:t>
      </w:r>
    </w:p>
    <w:p w14:paraId="3D3D9009" w14:textId="77777777" w:rsidR="00891AA0" w:rsidRDefault="00891AA0" w:rsidP="00891AA0">
      <w:pPr>
        <w:pStyle w:val="Listenabsatz"/>
        <w:numPr>
          <w:ilvl w:val="0"/>
          <w:numId w:val="10"/>
        </w:numPr>
      </w:pPr>
      <w:r>
        <w:t>Relevanz für die Zielgruppe</w:t>
      </w:r>
    </w:p>
    <w:p w14:paraId="7DCB8DE5" w14:textId="77777777" w:rsidR="00891AA0" w:rsidRDefault="00891AA0" w:rsidP="00891AA0">
      <w:pPr>
        <w:pStyle w:val="Listenabsatz"/>
        <w:numPr>
          <w:ilvl w:val="0"/>
          <w:numId w:val="10"/>
        </w:numPr>
      </w:pPr>
      <w:r>
        <w:t>Möglichkeit Umsetzung mit anderen Diagrammen</w:t>
      </w:r>
    </w:p>
    <w:p w14:paraId="5CFC8379" w14:textId="5AA56127" w:rsidR="00891AA0" w:rsidRDefault="00E37C5C" w:rsidP="00891AA0">
      <w:r>
        <w:t>Innrehalb de</w:t>
      </w:r>
      <w:r w:rsidR="00A34A7B">
        <w:t xml:space="preserve">s letzten Anwendungsfall werden die verschiedenen Weine von Asien genauer analysiert. Ein Ausschnitt aus dem Baumdiagramm welche die Weine Asien darstellt ist in </w:t>
      </w:r>
      <w:r w:rsidR="00147E18">
        <w:fldChar w:fldCharType="begin"/>
      </w:r>
      <w:r w:rsidR="00147E18">
        <w:instrText xml:space="preserve"> REF _Ref80622873 \h </w:instrText>
      </w:r>
      <w:r w:rsidR="00147E18">
        <w:fldChar w:fldCharType="separate"/>
      </w:r>
      <w:r w:rsidR="004E3487">
        <w:t xml:space="preserve">Abbildung </w:t>
      </w:r>
      <w:r w:rsidR="004E3487">
        <w:rPr>
          <w:noProof/>
        </w:rPr>
        <w:t>6</w:t>
      </w:r>
      <w:r w:rsidR="00147E18">
        <w:fldChar w:fldCharType="end"/>
      </w:r>
      <w:r w:rsidR="00A34A7B">
        <w:t xml:space="preserve"> zu erkennen.</w:t>
      </w:r>
    </w:p>
    <w:p w14:paraId="7ACECE33" w14:textId="30596A2C" w:rsidR="00A34A7B" w:rsidRDefault="00EF5330" w:rsidP="00A34A7B">
      <w:pPr>
        <w:pBdr>
          <w:top w:val="single" w:sz="4" w:space="1" w:color="auto"/>
          <w:left w:val="single" w:sz="4" w:space="4" w:color="auto"/>
          <w:bottom w:val="single" w:sz="4" w:space="1" w:color="auto"/>
          <w:right w:val="single" w:sz="4" w:space="4" w:color="auto"/>
        </w:pBdr>
      </w:pPr>
      <w:r>
        <w:rPr>
          <w:noProof/>
        </w:rPr>
        <w:drawing>
          <wp:inline distT="0" distB="0" distL="0" distR="0" wp14:anchorId="714AEE80" wp14:editId="0BE27833">
            <wp:extent cx="5760720" cy="2442845"/>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6"/>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60720" cy="2442845"/>
                    </a:xfrm>
                    <a:prstGeom prst="rect">
                      <a:avLst/>
                    </a:prstGeom>
                  </pic:spPr>
                </pic:pic>
              </a:graphicData>
            </a:graphic>
          </wp:inline>
        </w:drawing>
      </w:r>
    </w:p>
    <w:p w14:paraId="4E3CAC44" w14:textId="468B686D" w:rsidR="00A34A7B" w:rsidRDefault="00147E18" w:rsidP="00147E18">
      <w:pPr>
        <w:pStyle w:val="Beschriftung"/>
      </w:pPr>
      <w:bookmarkStart w:id="34" w:name="_Ref80622873"/>
      <w:r>
        <w:t xml:space="preserve">Abbildung </w:t>
      </w:r>
      <w:fldSimple w:instr=" SEQ Abbildung \* ARABIC ">
        <w:r w:rsidR="004E3487">
          <w:rPr>
            <w:noProof/>
          </w:rPr>
          <w:t>6</w:t>
        </w:r>
      </w:fldSimple>
      <w:bookmarkEnd w:id="34"/>
      <w:r>
        <w:t xml:space="preserve">: </w:t>
      </w:r>
      <w:bookmarkStart w:id="35" w:name="_Ref80622870"/>
      <w:r>
        <w:t>Ausschnitt mit Asiatischen Weinen aus der Baumhierarchie (Quelle: eigene Darstellung)</w:t>
      </w:r>
      <w:bookmarkEnd w:id="35"/>
    </w:p>
    <w:p w14:paraId="52CB2D76" w14:textId="4BCD5200" w:rsidR="00A34A7B" w:rsidRDefault="00147E18" w:rsidP="00891AA0">
      <w:r>
        <w:lastRenderedPageBreak/>
        <w:t xml:space="preserve">In </w:t>
      </w:r>
      <w:r>
        <w:fldChar w:fldCharType="begin"/>
      </w:r>
      <w:r>
        <w:instrText xml:space="preserve"> REF _Ref80622873 \h </w:instrText>
      </w:r>
      <w:r>
        <w:fldChar w:fldCharType="separate"/>
      </w:r>
      <w:r w:rsidR="004E3487">
        <w:t xml:space="preserve">Abbildung </w:t>
      </w:r>
      <w:r w:rsidR="004E3487">
        <w:rPr>
          <w:noProof/>
        </w:rPr>
        <w:t>6</w:t>
      </w:r>
      <w:r>
        <w:fldChar w:fldCharType="end"/>
      </w:r>
      <w:r>
        <w:t xml:space="preserve"> sind die verschiedenen Weinnamen zu erkenne, welcher der Datensatz an Asiatischen Weinen zu bieten hatte. Dabei ist auffällig das Georgien die meisten Wein</w:t>
      </w:r>
      <w:r w:rsidR="005722BF">
        <w:t xml:space="preserve">arten mit elf Stück besitzt. Die niedrigste Anzahl besitzt Israel mit nur einer </w:t>
      </w:r>
      <w:proofErr w:type="spellStart"/>
      <w:r w:rsidR="005722BF">
        <w:t>Weinart</w:t>
      </w:r>
      <w:proofErr w:type="spellEnd"/>
      <w:r w:rsidR="005722BF">
        <w:t>. Die beiden anderen Länder Japan und Südkorea sind mit einer Weinarten</w:t>
      </w:r>
      <w:r w:rsidR="00A1201F">
        <w:t xml:space="preserve"> Anzahl von drei im Datensatz vorhanden. Auffällig ist dabei das es trotz der vielen Länder in Asien nur 4 Länder in diesem Datensatz vertreten sind welche entsprechende Weinarten besitzen.</w:t>
      </w:r>
    </w:p>
    <w:p w14:paraId="69E693A2" w14:textId="2AFC961E" w:rsidR="00A1201F" w:rsidRDefault="00A1201F" w:rsidP="00891AA0">
      <w:r>
        <w:t>Diese Darstellung könnte von einem Weineinkäufer verwendet werden, welcher gerne auf dem Heimischen Markt asiatische Weine verkaufen wollte. So könnte er mithilfe dieser Darstellung herausfinden</w:t>
      </w:r>
      <w:r w:rsidR="007D4EC8">
        <w:t xml:space="preserve"> welche verschiedenen Weine es aus dem Asiatischen Raum gibt und aus welchem Land diese kommen, um so Transportkosten oder eine weitere Spezialisierung seines Geschäfts vorzunehmen.</w:t>
      </w:r>
    </w:p>
    <w:p w14:paraId="42D63777" w14:textId="5ECF6EC8" w:rsidR="00321EB1" w:rsidRDefault="007D4EC8" w:rsidP="00321EB1">
      <w:r>
        <w:t>Als Alternative für diese Darstellung gab es die Möglichkeit die verschiedenen</w:t>
      </w:r>
      <w:r w:rsidR="009B789F">
        <w:t xml:space="preserve"> Weinarten mithilfe der Graphen Technik darzustellen. Da es bei diesen Daten um eine einfache Hierarchiebeziehung handelt und somit nur eine Beziehung zwischen den einzelnen Kreisen dargestellt werden muss, ist diese Graphen Technik überflüssig.</w:t>
      </w:r>
    </w:p>
    <w:p w14:paraId="0DB0C292" w14:textId="2D597828" w:rsidR="00AF4DBA" w:rsidRDefault="00AF4DBA" w:rsidP="00537FBC">
      <w:pPr>
        <w:pStyle w:val="berschrift1"/>
      </w:pPr>
      <w:bookmarkStart w:id="36" w:name="_Toc80274862"/>
      <w:r>
        <w:t>Verwandte Arbeiten</w:t>
      </w:r>
      <w:bookmarkEnd w:id="36"/>
    </w:p>
    <w:p w14:paraId="127E5D3A" w14:textId="1F8B7B66" w:rsidR="00195D9F" w:rsidRDefault="00D54CFD" w:rsidP="00537FBC">
      <w:r>
        <w:t>Die hierbei verwandten Arbeiten</w:t>
      </w:r>
      <w:r w:rsidR="00E5433E">
        <w:t xml:space="preserve"> </w:t>
      </w:r>
      <w:r w:rsidR="00A127EC">
        <w:t>beschäftigen</w:t>
      </w:r>
      <w:r w:rsidR="00E5433E">
        <w:t xml:space="preserve"> sich mit der </w:t>
      </w:r>
      <w:r w:rsidR="00A127EC">
        <w:t>Visualisierung</w:t>
      </w:r>
      <w:r w:rsidR="00E5433E">
        <w:t xml:space="preserve"> von </w:t>
      </w:r>
      <w:r w:rsidR="00A127EC">
        <w:t>Medizinischen</w:t>
      </w:r>
      <w:r w:rsidR="00E5433E">
        <w:t xml:space="preserve"> Daten. Dies </w:t>
      </w:r>
      <w:r w:rsidR="00A127EC">
        <w:t>wird dabei bei beiden Daten unter anderem mit einem Scatterplot realisiert.</w:t>
      </w:r>
      <w:r>
        <w:t xml:space="preserve"> Nachfolgend w</w:t>
      </w:r>
      <w:r w:rsidR="00EF4C7D">
        <w:t xml:space="preserve">erden die beiden Arbeiten vorgestellt und </w:t>
      </w:r>
      <w:proofErr w:type="spellStart"/>
      <w:r w:rsidR="00EF4C7D">
        <w:t>unterschiede</w:t>
      </w:r>
      <w:proofErr w:type="spellEnd"/>
      <w:r w:rsidR="00EF4C7D">
        <w:t xml:space="preserve"> zwischen dieser und der vorgestellten Arbeiten hervorgehoben.</w:t>
      </w:r>
    </w:p>
    <w:p w14:paraId="441A2143" w14:textId="6B9F0D83" w:rsidR="00EF4C7D" w:rsidRDefault="0043242B" w:rsidP="00537FBC">
      <w:r>
        <w:t xml:space="preserve">Bei der ersten </w:t>
      </w:r>
      <w:r w:rsidR="00195D9F">
        <w:t>Arbeit</w:t>
      </w:r>
      <w:r>
        <w:t xml:space="preserve"> handelt es sich um die </w:t>
      </w:r>
      <w:r w:rsidR="00195D9F">
        <w:t>Visualisierung</w:t>
      </w:r>
      <w:r>
        <w:t xml:space="preserve"> </w:t>
      </w:r>
      <w:r w:rsidR="00B11686">
        <w:t>von</w:t>
      </w:r>
      <w:r w:rsidR="00195D9F">
        <w:t xml:space="preserve"> </w:t>
      </w:r>
      <w:r w:rsidR="00875405">
        <w:t>Patientendaten,</w:t>
      </w:r>
      <w:r w:rsidR="00B11686">
        <w:t xml:space="preserve"> welche an Multiplen </w:t>
      </w:r>
      <w:r w:rsidR="00B11686" w:rsidRPr="005D0C60">
        <w:rPr>
          <w:rStyle w:val="Hyperlink"/>
          <w:color w:val="auto"/>
          <w:u w:val="none"/>
        </w:rPr>
        <w:t>Sklerose</w:t>
      </w:r>
      <w:r w:rsidR="00B11686">
        <w:rPr>
          <w:rStyle w:val="Hyperlink"/>
          <w:color w:val="auto"/>
          <w:u w:val="none"/>
        </w:rPr>
        <w:t xml:space="preserve"> </w:t>
      </w:r>
      <w:r w:rsidR="00B11686">
        <w:t xml:space="preserve">leiden. </w:t>
      </w:r>
      <w:r w:rsidR="002762A4">
        <w:t xml:space="preserve">Ziel dieser Arbeit war es dabei die Darstellungen dabei mithilfe eines Scatterplots darzustellen und </w:t>
      </w:r>
      <w:r w:rsidR="00CC6B2C">
        <w:t xml:space="preserve">dafür sollte die Benutzeroberfläche so einfach wie möglich </w:t>
      </w:r>
      <w:r w:rsidR="005F68A4">
        <w:t xml:space="preserve">sein und Interaktionen der Nutzenden zulassen. </w:t>
      </w:r>
      <w:r w:rsidR="006134CB">
        <w:t xml:space="preserve">Um dies zu realisieren wurden die Daten </w:t>
      </w:r>
      <w:r w:rsidR="000E2FAA">
        <w:t>dabei bereits im vornherein mithilf</w:t>
      </w:r>
      <w:r w:rsidR="000D7692">
        <w:t>e von verschiedenen Klassen eingeteilt. Dies sollte</w:t>
      </w:r>
      <w:r w:rsidR="000F4661">
        <w:t xml:space="preserve"> der Übersichtlichkeit der Daten weiterhelfen.</w:t>
      </w:r>
      <w:r w:rsidR="00EF2ACA">
        <w:t xml:space="preserve"> Zusätzlich </w:t>
      </w:r>
      <w:r w:rsidR="00C329E4">
        <w:t>dazu</w:t>
      </w:r>
      <w:r w:rsidR="001C5DC3">
        <w:t xml:space="preserve"> sollte es in der Darstellung möglich sein verschiedene Statistische Größen wie beispielsweise den Median sich zu berechnen lassen, was entsprechend realisiert werden musste.</w:t>
      </w:r>
      <w:r w:rsidR="00203329">
        <w:t xml:space="preserve"> Die Daten werden dabei </w:t>
      </w:r>
      <w:r w:rsidR="00C54C68">
        <w:t>mithilfe der Middleware „</w:t>
      </w:r>
      <w:proofErr w:type="spellStart"/>
      <w:r w:rsidR="00C54C68">
        <w:t>ColdFusion</w:t>
      </w:r>
      <w:proofErr w:type="spellEnd"/>
      <w:r w:rsidR="00C54C68">
        <w:t xml:space="preserve">“ </w:t>
      </w:r>
      <w:r w:rsidR="0054059F">
        <w:t>aufbereitet</w:t>
      </w:r>
      <w:r w:rsidR="005C607B">
        <w:t xml:space="preserve">. Weiterhin werden die verschiedenen Daten mithilfe dieser Software dargestellt. </w:t>
      </w:r>
      <w:r w:rsidR="006B0407">
        <w:t xml:space="preserve">Dabei wurden in dieser Arbeit </w:t>
      </w:r>
      <w:r w:rsidR="00271846">
        <w:t xml:space="preserve">ein </w:t>
      </w:r>
      <w:r w:rsidR="00AC47BD">
        <w:t>Scatterplot</w:t>
      </w:r>
      <w:r w:rsidR="00271846">
        <w:t xml:space="preserve">, </w:t>
      </w:r>
      <w:r w:rsidR="00AC47BD">
        <w:t>Balkendiagram</w:t>
      </w:r>
      <w:r w:rsidR="00271846">
        <w:t xml:space="preserve"> und ein </w:t>
      </w:r>
      <w:r w:rsidR="00AC47BD">
        <w:t>Histogramm</w:t>
      </w:r>
      <w:r w:rsidR="00271846">
        <w:t xml:space="preserve"> erstellt. </w:t>
      </w:r>
      <w:r w:rsidR="00AC47BD">
        <w:t xml:space="preserve">Eine Interaktionsmöglichkeit gab es dabei ausschließlich mit dem Balkendiagramm. Dabei war es möglich über ein </w:t>
      </w:r>
      <w:r w:rsidR="009A5BBB">
        <w:t>Dropdown</w:t>
      </w:r>
      <w:r w:rsidR="00AC47BD">
        <w:t xml:space="preserve"> Menü möglich sich</w:t>
      </w:r>
      <w:r w:rsidR="00D772A2">
        <w:t xml:space="preserve"> alle Eigenschaften der Datenbank sich </w:t>
      </w:r>
      <w:r w:rsidR="00392201">
        <w:t>anzuzeigen</w:t>
      </w:r>
      <w:r w:rsidR="00D772A2">
        <w:t xml:space="preserve"> lassen und eine entsprechende Auswahl zu treffen. Dies ist in der Darstellung </w:t>
      </w:r>
      <w:r w:rsidR="00392201">
        <w:t>sowohl</w:t>
      </w:r>
      <w:r w:rsidR="00D772A2">
        <w:t xml:space="preserve"> für die </w:t>
      </w:r>
      <w:r w:rsidR="00392201">
        <w:t xml:space="preserve">X- als auch die Y-Achse möglich. </w:t>
      </w:r>
      <w:r w:rsidR="00032AEB">
        <w:t xml:space="preserve">Darüber hinaus ist es möglich nach anschließender Auswahl sich ein Histogramm </w:t>
      </w:r>
      <w:r w:rsidR="00FE4BC6">
        <w:t>zu erzeugen lasse</w:t>
      </w:r>
      <w:r w:rsidR="00875405">
        <w:t xml:space="preserve">n. Bei dem Scatterplot als Ergebnis wurde darüber hinaus noch die Konfidenzintervalle und eine Regressionsgerade hinzugefügt. </w:t>
      </w:r>
      <w:sdt>
        <w:sdtPr>
          <w:alias w:val="To edit, see citavi.com/edit"/>
          <w:tag w:val="CitaviPlaceholder#14dfb90d-aa97-423d-9db1-b2f36502afec"/>
          <w:id w:val="-1723128307"/>
          <w:placeholder>
            <w:docPart w:val="DefaultPlaceholder_-1854013440"/>
          </w:placeholder>
        </w:sdtPr>
        <w:sdtEndPr/>
        <w:sdtContent>
          <w:r w:rsidR="00875405">
            <w:fldChar w:fldCharType="begin"/>
          </w:r>
          <w:r w:rsidR="009F474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bm0uaW5mb3JtYXRpay51bmktbXVlbmNoZW4uZGUvY29tbW9uL3B1Yi9Gb3ByYXMvcGV0cjAyL1BERi1WZXJzaW9uL3BldHIwMi5wZGYiLCJVcmlTdHJpbmciOiJodHRwczovL3d3dy5ubS5pbmZvcm1hdGlrLnVuaS1tdWVuY2hlbi5kZS9jb21tb24vcHViL0ZvcHJhcy9wZXRyMDIvUERGLVZlcnNpb24vcGV0cjAy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}</w:instrText>
          </w:r>
          <w:r w:rsidR="00875405">
            <w:fldChar w:fldCharType="separate"/>
          </w:r>
          <w:r w:rsidR="00875405">
            <w:t>[14]</w:t>
          </w:r>
          <w:r w:rsidR="00875405">
            <w:fldChar w:fldCharType="end"/>
          </w:r>
        </w:sdtContent>
      </w:sdt>
    </w:p>
    <w:p w14:paraId="4B966090" w14:textId="535FA98A" w:rsidR="00875405" w:rsidRDefault="00875405" w:rsidP="00537FBC">
      <w:r>
        <w:t xml:space="preserve">Die Gemeinsamkeiten zu dieser Arbeit liegen dabei in der Zielstellung, so sollte auch in dieser Arbeit eine möglichst eine Benutzeroberfläche erstellt, welche eine Interaktion mit den Nutzenden zulässt. Darüber hinaus wurde sich auch für eine Darstellung der Daten als Scatterplot entschieden. Jedoch sind die </w:t>
      </w:r>
      <w:r w:rsidR="0072447D" w:rsidRPr="0072447D">
        <w:t xml:space="preserve">Interaktionsmöglichkeiten </w:t>
      </w:r>
      <w:r w:rsidR="0072447D">
        <w:t>bei dieser Arbeit</w:t>
      </w:r>
      <w:r>
        <w:t xml:space="preserve"> weitreichender </w:t>
      </w:r>
      <w:r w:rsidR="0072447D">
        <w:t>als bei der hier vorliegenden.</w:t>
      </w:r>
      <w:r>
        <w:t xml:space="preserve"> </w:t>
      </w:r>
      <w:r w:rsidR="0072447D">
        <w:t xml:space="preserve">So werden </w:t>
      </w:r>
      <w:r w:rsidR="00531FFE">
        <w:t xml:space="preserve">ist es möglich mithilfe der </w:t>
      </w:r>
      <w:r w:rsidR="00C671FF">
        <w:t>Interaktionsmöglichkeit</w:t>
      </w:r>
      <w:r w:rsidR="00531FFE">
        <w:t xml:space="preserve"> </w:t>
      </w:r>
      <w:r w:rsidR="00C671FF">
        <w:t xml:space="preserve">bei den Balkendiagramm sich ein Histogramm erstellen zu lassen. </w:t>
      </w:r>
      <w:r w:rsidR="009A5BBB">
        <w:t xml:space="preserve">Weiterhin wurde sich für eine andere </w:t>
      </w:r>
      <w:r w:rsidR="004252BA">
        <w:t>I</w:t>
      </w:r>
      <w:r w:rsidR="004252BA" w:rsidRPr="004252BA">
        <w:t xml:space="preserve">nteraktionsmöglichkeit </w:t>
      </w:r>
      <w:r w:rsidR="009A5BBB">
        <w:t xml:space="preserve">entschiedenen. Anstatt der Buttons, welcher in dieser Arbeit verwendet wurden, wurde auf ein Dropdown Menü gesetzt, um den unter die Auswahl der verschiedenen Achsen zu überlassen. </w:t>
      </w:r>
      <w:r w:rsidR="004252BA">
        <w:t>Zusätzlich</w:t>
      </w:r>
      <w:r w:rsidR="00CD459D">
        <w:t xml:space="preserve"> wurden auch in beiden Projekten unterschiedliche Sprachen </w:t>
      </w:r>
      <w:r w:rsidR="004252BA">
        <w:t xml:space="preserve">geschrieben. </w:t>
      </w:r>
      <w:sdt>
        <w:sdtPr>
          <w:alias w:val="To edit, see citavi.com/edit"/>
          <w:tag w:val="CitaviPlaceholder#b1179b3f-af44-4f14-9aeb-e683e13f44de"/>
          <w:id w:val="-41982072"/>
          <w:placeholder>
            <w:docPart w:val="DefaultPlaceholder_-1854013440"/>
          </w:placeholder>
        </w:sdtPr>
        <w:sdtEndPr/>
        <w:sdtContent>
          <w:r w:rsidR="004252BA">
            <w:fldChar w:fldCharType="begin"/>
          </w:r>
          <w:r w:rsidR="009F474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bm0uaW5mb3JtYXRpay51bmktbXVlbmNoZW4uZGUvY29tbW9uL3B1Yi9Gb3ByYXMvcGV0cjAyL1BERi1WZXJzaW9uL3BldHIwMi5wZGYiLCJVcmlTdHJpbmciOiJodHRwczovL3d3dy5ubS5pbmZvcm1hdGlrLnVuaS1tdWVuY2hlbi5kZS9jb21tb24vcHViL0ZvcHJhcy9wZXRyMDIvUERGLVZlcnNpb24vcGV0cjAy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}</w:instrText>
          </w:r>
          <w:r w:rsidR="004252BA">
            <w:fldChar w:fldCharType="separate"/>
          </w:r>
          <w:r w:rsidR="004252BA">
            <w:t>[14]</w:t>
          </w:r>
          <w:r w:rsidR="004252BA">
            <w:fldChar w:fldCharType="end"/>
          </w:r>
        </w:sdtContent>
      </w:sdt>
    </w:p>
    <w:p w14:paraId="198C6B26" w14:textId="213EDD84" w:rsidR="00E5433E" w:rsidRDefault="00485364" w:rsidP="00537FBC">
      <w:r>
        <w:lastRenderedPageBreak/>
        <w:t xml:space="preserve">In der zweiten </w:t>
      </w:r>
      <w:r w:rsidR="00263D3B">
        <w:t>verwandten</w:t>
      </w:r>
      <w:r w:rsidR="00E6693E">
        <w:t xml:space="preserve"> Arbeit geht es um die </w:t>
      </w:r>
      <w:r w:rsidR="00263D3B">
        <w:t>Visualisierung</w:t>
      </w:r>
      <w:r w:rsidR="00E6693E">
        <w:t xml:space="preserve"> von </w:t>
      </w:r>
      <w:r w:rsidR="00263D3B">
        <w:t>verschiedenen</w:t>
      </w:r>
      <w:r w:rsidR="00E6693E">
        <w:t xml:space="preserve"> Dat</w:t>
      </w:r>
      <w:r w:rsidR="00263D3B">
        <w:t xml:space="preserve">en rund um </w:t>
      </w:r>
      <w:r w:rsidR="00263D3B" w:rsidRPr="00934F5D">
        <w:rPr>
          <w:rStyle w:val="Hyperlink"/>
          <w:color w:val="auto"/>
          <w:u w:val="none"/>
        </w:rPr>
        <w:t>Diabetespatienten</w:t>
      </w:r>
      <w:r w:rsidR="00263D3B">
        <w:t xml:space="preserve">. Dabei </w:t>
      </w:r>
      <w:r w:rsidR="00AF1FFB">
        <w:t>fokussierte</w:t>
      </w:r>
      <w:r w:rsidR="00910A73">
        <w:t xml:space="preserve"> sich diese Arbeit besonders auf die Analyse der</w:t>
      </w:r>
      <w:r w:rsidR="00AF1FFB">
        <w:t xml:space="preserve"> Nutzbarkeit des Scatterplots. </w:t>
      </w:r>
      <w:r w:rsidR="00CF5FEC">
        <w:t xml:space="preserve">Dabei sollte untersucht werden in wie mit diesem Scatterplot umgegangen wird. </w:t>
      </w:r>
      <w:r w:rsidR="00670E84">
        <w:t xml:space="preserve">Der Scatterplot besitzt dabei verschiedene Interaktionsmöglichkeiten. </w:t>
      </w:r>
      <w:r w:rsidR="00866ACD">
        <w:t xml:space="preserve">So ist es möglich </w:t>
      </w:r>
      <w:r w:rsidR="00A1660C">
        <w:t>die verschiedenen Achsen</w:t>
      </w:r>
      <w:r w:rsidR="00866ACD">
        <w:t xml:space="preserve"> </w:t>
      </w:r>
      <w:r w:rsidR="00C0791B">
        <w:t>mithilfe</w:t>
      </w:r>
      <w:r w:rsidR="00866ACD">
        <w:t xml:space="preserve"> von einem Dropdown Menü anzupassen</w:t>
      </w:r>
      <w:r w:rsidR="00C0791B">
        <w:t xml:space="preserve"> und die Daten können nach </w:t>
      </w:r>
      <w:r w:rsidR="0077176F">
        <w:t>dem Wünschen</w:t>
      </w:r>
      <w:r w:rsidR="00C0791B">
        <w:t xml:space="preserve"> </w:t>
      </w:r>
      <w:r w:rsidR="00A1660C">
        <w:t>d</w:t>
      </w:r>
      <w:r w:rsidR="00C0791B">
        <w:t>er Nutzenden angepasst werden</w:t>
      </w:r>
      <w:r w:rsidR="00A1660C">
        <w:t xml:space="preserve">. Darüber hinaus ist es möglich auf die verschiedenen Daten herein- und </w:t>
      </w:r>
      <w:r w:rsidR="0077176F" w:rsidRPr="0077176F">
        <w:t>herauszoomen</w:t>
      </w:r>
      <w:r w:rsidR="00A1660C">
        <w:t>.</w:t>
      </w:r>
      <w:r w:rsidR="00024B63">
        <w:t xml:space="preserve"> Weiterhin ist es möglich </w:t>
      </w:r>
      <w:r w:rsidR="000405E2">
        <w:t>Hilfe</w:t>
      </w:r>
      <w:r w:rsidR="00024B63">
        <w:t xml:space="preserve"> </w:t>
      </w:r>
      <w:r w:rsidR="00226D0D">
        <w:t>des Berührens</w:t>
      </w:r>
      <w:r w:rsidR="00B4052D">
        <w:t xml:space="preserve"> des</w:t>
      </w:r>
      <w:r w:rsidR="00024B63">
        <w:t xml:space="preserve"> Punkte</w:t>
      </w:r>
      <w:r w:rsidR="00B4052D">
        <w:t>s mit der Maus</w:t>
      </w:r>
      <w:r w:rsidR="00024B63">
        <w:t xml:space="preserve"> </w:t>
      </w:r>
      <w:r w:rsidR="000405E2">
        <w:t>mehr Informationen zu der entsprechenden Untersuchung angezeigt zu bekommen.</w:t>
      </w:r>
      <w:r w:rsidR="0077176F">
        <w:t xml:space="preserve"> </w:t>
      </w:r>
      <w:r w:rsidR="00024B63">
        <w:t xml:space="preserve">Da es sich bei den Daten um daten </w:t>
      </w:r>
      <w:r w:rsidR="008218B4">
        <w:t>handelt,</w:t>
      </w:r>
      <w:r w:rsidR="00024B63">
        <w:t xml:space="preserve"> welche über eine zeitliche Dimension </w:t>
      </w:r>
      <w:r w:rsidR="008218B4">
        <w:t xml:space="preserve">besitzen ist es in dem diesem </w:t>
      </w:r>
      <w:r w:rsidR="0032757A">
        <w:t>Scatterplot</w:t>
      </w:r>
      <w:r w:rsidR="008218B4">
        <w:t xml:space="preserve"> weiterhin möglich mithilfe der Bedienung eines Videorecorders </w:t>
      </w:r>
      <w:r w:rsidR="00DC0498">
        <w:t xml:space="preserve">zwischen den verschiedenen </w:t>
      </w:r>
      <w:r w:rsidR="0099095A">
        <w:t>Zeitpunkten</w:t>
      </w:r>
      <w:r w:rsidR="0032757A">
        <w:t xml:space="preserve"> hin und her zu bewegen, und so verschiedene Änderungen zu erkennen.</w:t>
      </w:r>
      <w:r w:rsidR="0099095A">
        <w:t xml:space="preserve"> Um dies zu </w:t>
      </w:r>
      <w:r w:rsidR="00D17178">
        <w:t>erleichtern,</w:t>
      </w:r>
      <w:r w:rsidR="0099095A">
        <w:t xml:space="preserve"> gibt es weiterhin </w:t>
      </w:r>
      <w:r w:rsidR="00D17178">
        <w:t>eine Funktion,</w:t>
      </w:r>
      <w:r w:rsidR="0099095A">
        <w:t xml:space="preserve"> um die Daten mithilfe einer Spur verfolgen zu können.</w:t>
      </w:r>
      <w:r w:rsidR="005D7C28">
        <w:t xml:space="preserve"> </w:t>
      </w:r>
      <w:sdt>
        <w:sdtPr>
          <w:alias w:val="To edit, see citavi.com/edit"/>
          <w:tag w:val="CitaviPlaceholder#eff700e1-522b-45b0-9cac-20702e43687d"/>
          <w:id w:val="-1470592070"/>
          <w:placeholder>
            <w:docPart w:val="DefaultPlaceholder_-1854013440"/>
          </w:placeholder>
        </w:sdtPr>
        <w:sdtEndPr/>
        <w:sdtContent>
          <w:r w:rsidR="005D7C28">
            <w:fldChar w:fldCharType="begin"/>
          </w:r>
          <w:r w:rsidR="009F474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JlcG9zaXR1bS50dXdpZW4uYXQvYml0c3RyZWFtLzIwLjUwMC4xMjcwOC80MDgyLzIvRmVscyUyMFVscmljaCUyMC0lMjAyMDE1JTIwLSUyMFVzYWJpbGl0eSUyMEFuYWx5c2UlMjBkZXMlMjBQcm9ncmFtbXMlMjBBbmltYXRlZCUyMFNjYXR0ZXIlMjBQbG90LnBkZiIsIlVyaVN0cmluZyI6Imh0dHBzOi8vcmVwb3NpdHVtLnR1d2llbi5hdC9iaXRzdHJlYW0vMjAuNTAwLjEyNzA4LzQwODIvMi9GZWxzIFVscmljaCAtIDIwMTUgLSBVc2FiaWxpdHkgQW5hbHlzZSBkZXMgUHJvZ3JhbW1zIEFuaW1hdGVkIFNjYXR0ZXIgUGxvdC5wZG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}</w:instrText>
          </w:r>
          <w:r w:rsidR="005D7C28">
            <w:fldChar w:fldCharType="separate"/>
          </w:r>
          <w:r w:rsidR="005D7C28">
            <w:t>[15]</w:t>
          </w:r>
          <w:r w:rsidR="005D7C28">
            <w:fldChar w:fldCharType="end"/>
          </w:r>
        </w:sdtContent>
      </w:sdt>
    </w:p>
    <w:p w14:paraId="52D6FC7F" w14:textId="15F92875" w:rsidR="00195D9F" w:rsidRDefault="005D7C28" w:rsidP="00537FBC">
      <w:r>
        <w:t xml:space="preserve">Der große </w:t>
      </w:r>
      <w:proofErr w:type="spellStart"/>
      <w:r>
        <w:t>unterschied</w:t>
      </w:r>
      <w:proofErr w:type="spellEnd"/>
      <w:r>
        <w:t xml:space="preserve"> zwischen dieser und der eben vorgestellten Arbeit ist, </w:t>
      </w:r>
      <w:r w:rsidR="00226D0D">
        <w:t>dass</w:t>
      </w:r>
      <w:r>
        <w:t xml:space="preserve"> der Scatterplot um viele Funktionen erweitert wurde, um die Bedienung für die Nutzenden zu vereinfachen. </w:t>
      </w:r>
      <w:r w:rsidR="00353A3F">
        <w:t xml:space="preserve">So gibt es zwar in beiden die </w:t>
      </w:r>
      <w:r w:rsidR="009F0D25">
        <w:t>Möglichkeit</w:t>
      </w:r>
      <w:r w:rsidR="00353A3F">
        <w:t xml:space="preserve"> die Achsen mithilfe von Buttons oder Dropdown Menüs zu</w:t>
      </w:r>
      <w:r w:rsidR="009F0D25">
        <w:t xml:space="preserve"> verändern. </w:t>
      </w:r>
      <w:r w:rsidR="00087F0E">
        <w:t xml:space="preserve">Weiterhin ist es möglich in beiden genauere Informationen </w:t>
      </w:r>
      <w:r w:rsidR="00B4052D">
        <w:t>über de</w:t>
      </w:r>
      <w:r w:rsidR="00226D0D">
        <w:t xml:space="preserve">n Datensatz </w:t>
      </w:r>
      <w:r w:rsidR="00087F0E">
        <w:t xml:space="preserve">zu </w:t>
      </w:r>
      <w:r w:rsidR="00226D0D">
        <w:t>erhalten,</w:t>
      </w:r>
      <w:r w:rsidR="00087F0E">
        <w:t xml:space="preserve"> indem</w:t>
      </w:r>
      <w:r w:rsidR="00B4052D">
        <w:t xml:space="preserve"> dieser mithilfe der Maus berührt wird. </w:t>
      </w:r>
      <w:r w:rsidR="00226D0D">
        <w:t xml:space="preserve">Jedoch </w:t>
      </w:r>
      <w:r w:rsidR="003D6A35">
        <w:t xml:space="preserve">gibt es durch die zeitliche Dimension viel mehr Möglichkeiten diese Daten anders in diesem Scatterplot zu realisieren und </w:t>
      </w:r>
      <w:r w:rsidR="00247E97">
        <w:t xml:space="preserve">somit mehr </w:t>
      </w:r>
      <w:r w:rsidR="000060B0">
        <w:t>Interaktionsmöglichkeiten</w:t>
      </w:r>
      <w:r w:rsidR="00247E97">
        <w:t xml:space="preserve"> </w:t>
      </w:r>
      <w:r w:rsidR="000060B0">
        <w:t>einzubauen. Dies wurde beispielsweise durch die Art Videofernbedienung umgesetzt.</w:t>
      </w:r>
      <w:r w:rsidR="00053E5F">
        <w:t xml:space="preserve"> Aber auch andere Funktionen fehlen in dieser Arbeit welche nicht Zeitlich </w:t>
      </w:r>
      <w:r w:rsidR="00955518">
        <w:t>abhängig</w:t>
      </w:r>
      <w:r w:rsidR="00053E5F">
        <w:t xml:space="preserve"> sind, wie </w:t>
      </w:r>
      <w:r w:rsidR="00955518">
        <w:t>Beispiele</w:t>
      </w:r>
      <w:r w:rsidR="00053E5F">
        <w:t xml:space="preserve"> das Zoomen </w:t>
      </w:r>
      <w:r w:rsidR="00955518">
        <w:t xml:space="preserve">auf eine andere Ebene, um die Daten beispielsweise besser erkennen zu können. Zusammenfassend ist zu sagen das diese Arbeit mehr Darstellungen als die vorgestellte Arbeit besitzt, jedoch die vorgestellte dabei viel mehr </w:t>
      </w:r>
      <w:r w:rsidR="00184490" w:rsidRPr="00184490">
        <w:t xml:space="preserve">Interaktionsmöglichkeiten </w:t>
      </w:r>
      <w:r w:rsidR="00184490">
        <w:t>bietet,</w:t>
      </w:r>
      <w:r w:rsidR="00955518">
        <w:t xml:space="preserve"> um die Nutzungserfahrung zu </w:t>
      </w:r>
      <w:r w:rsidR="00184490">
        <w:t xml:space="preserve">einfach und angenehm zu gestalten wie nur möglich. </w:t>
      </w:r>
      <w:sdt>
        <w:sdtPr>
          <w:alias w:val="To edit, see citavi.com/edit"/>
          <w:tag w:val="CitaviPlaceholder#b7f15549-b0e7-4527-958e-3afebe4d2bc1"/>
          <w:id w:val="643325772"/>
          <w:placeholder>
            <w:docPart w:val="DefaultPlaceholder_-1854013440"/>
          </w:placeholder>
        </w:sdtPr>
        <w:sdtEndPr/>
        <w:sdtContent>
          <w:r w:rsidR="00184490">
            <w:fldChar w:fldCharType="begin"/>
          </w:r>
          <w:r w:rsidR="009F474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JlcG9zaXR1bS50dXdpZW4uYXQvYml0c3RyZWFtLzIwLjUwMC4xMjcwOC80MDgyLzIvRmVscyUyMFVscmljaCUyMC0lMjAyMDE1JTIwLSUyMFVzYWJpbGl0eSUyMEFuYWx5c2UlMjBkZXMlMjBQcm9ncmFtbXMlMjBBbmltYXRlZCUyMFNjYXR0ZXIlMjBQbG90LnBkZiIsIlVyaVN0cmluZyI6Imh0dHBzOi8vcmVwb3NpdHVtLnR1d2llbi5hdC9iaXRzdHJlYW0vMjAuNTAwLjEyNzA4LzQwODIvMi9GZWxzIFVscmljaCAtIDIwMTUgLSBVc2FiaWxpdHkgQW5hbHlzZSBkZXMgUHJvZ3JhbW1zIEFuaW1hdGVkIFNjYXR0ZXIgUGxvdC5wZG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}</w:instrText>
          </w:r>
          <w:r w:rsidR="00184490">
            <w:fldChar w:fldCharType="separate"/>
          </w:r>
          <w:r w:rsidR="00184490">
            <w:t>[15]</w:t>
          </w:r>
          <w:r w:rsidR="00184490">
            <w:fldChar w:fldCharType="end"/>
          </w:r>
        </w:sdtContent>
      </w:sdt>
    </w:p>
    <w:p w14:paraId="6E86AAAD" w14:textId="75CA4998" w:rsidR="00AF4DBA" w:rsidRDefault="00AF4DBA" w:rsidP="00537FBC">
      <w:pPr>
        <w:pStyle w:val="berschrift1"/>
      </w:pPr>
      <w:bookmarkStart w:id="37" w:name="_Toc80274863"/>
      <w:r>
        <w:t>Zusammenfassung und Ausblick</w:t>
      </w:r>
      <w:bookmarkEnd w:id="37"/>
    </w:p>
    <w:p w14:paraId="2DD22C3C" w14:textId="1FFA7A4B" w:rsidR="00153762" w:rsidRDefault="00173220" w:rsidP="00153762">
      <w:r>
        <w:t xml:space="preserve">Mithilfe dieser Projektarbeit ist es möglich diesen </w:t>
      </w:r>
      <w:r w:rsidR="00FD0FEC">
        <w:t>Weindatensatz,</w:t>
      </w:r>
      <w:r>
        <w:t xml:space="preserve"> welcher </w:t>
      </w:r>
      <w:r w:rsidR="00555B68">
        <w:t>die Grundlage für</w:t>
      </w:r>
      <w:r>
        <w:t xml:space="preserve"> </w:t>
      </w:r>
      <w:r w:rsidR="00555B68">
        <w:t xml:space="preserve">dieses Projekt </w:t>
      </w:r>
      <w:r w:rsidR="00E60F54">
        <w:t>bildet,</w:t>
      </w:r>
      <w:r w:rsidR="00555B68">
        <w:t xml:space="preserve"> einfach und mithilfe verschiedenster Darstellungen zu analysieren. </w:t>
      </w:r>
      <w:r w:rsidR="00FD0FEC">
        <w:t xml:space="preserve">Diese Darstellungen besitzen dabei einfache </w:t>
      </w:r>
      <w:r w:rsidR="00E60F54">
        <w:t>Benutzeroberfläche,</w:t>
      </w:r>
      <w:r w:rsidR="00FD0FEC">
        <w:t xml:space="preserve"> um mit diesen zu interagieren und es auf die entsprechenden wünsche der Nutzenden anzupassen. </w:t>
      </w:r>
      <w:r w:rsidR="00E60F54">
        <w:t>Dadurch ist eine einfache individuell angepasste Analyse dieser verschiedenen Daten möglich. Somit ist es den verschiedenen nutzenden möglich verschieden Trends, Muster oder auch verschieden Zusammenhänge mit diesen daten zu finden, nachzuvollziehen oder zu reproduzieren.</w:t>
      </w:r>
    </w:p>
    <w:p w14:paraId="6732608B" w14:textId="7ABCD3C6" w:rsidR="009B4D10" w:rsidRDefault="009B4D10" w:rsidP="00153762">
      <w:r>
        <w:t>Auch die Zielgruppen, für welche diese Arbeit geschrieben worden ist, erhalten durch diese Visualisierungen verschiedene Vorteile. So ist es dem Weininteressierten nun möglich mithilfe des Scatterplots verschieden Weine zu finden, welche seinem Geschmack entspre</w:t>
      </w:r>
      <w:r w:rsidR="006E3F9B">
        <w:t>chen oder auch komplett neue Sorten entdecken. Darüber hinaus ist es beispielsweise auch möglich mithilfe der parallelen Koordinaten und der Baumhierarchie verschiedene zusammenhänge besser verstehen zu können oder ganz neue Erkenntnisse zu erhalten.</w:t>
      </w:r>
      <w:r w:rsidR="00FF15A3">
        <w:t xml:space="preserve"> Auch die Zielgruppe der Weinexperten erhält verschieden Vorteile, so können diese mithilfe der verschiedenen Visualisierungen neue Sorten entdecken oder auch </w:t>
      </w:r>
      <w:r w:rsidR="000D0FC9">
        <w:t xml:space="preserve">ihre aktuellen Sorten besser einschätzen, um so ein noch besseres Wissen an Weinen anzusammeln. </w:t>
      </w:r>
      <w:r w:rsidR="000F00EB">
        <w:t>Weiterhin sollte es möglich sein mithilfe dieser verschiedenen Darstellungen ihr Weinwissen besser darzustellen und nachzuvollziehen. Innerhalb der Gruppe der Weinverkäufer ist es möglich neue Weine für die Kunden zu finden und diesen damit eine noch bessere Beratung zu geben. Weiterhin ist mithilfe des Buamdiagrammen auch eine Spezialisierung auf ein gewisses Land oder Kontinent denkbar, um eine Spezialisierung des eigenen Ladens zu erreichen.</w:t>
      </w:r>
    </w:p>
    <w:p w14:paraId="39154D5D" w14:textId="4C52C4FE" w:rsidR="00DF7169" w:rsidRDefault="00DF7169" w:rsidP="00153762">
      <w:r>
        <w:lastRenderedPageBreak/>
        <w:t>Eine Erweiterung dieses Projektes bei den Visualisierungen wäre vor allem bei der Interaktivität der einzelnen Darstellungen denkbar. So wäre es mögl</w:t>
      </w:r>
      <w:r w:rsidR="002F43A0">
        <w:t xml:space="preserve">ich eine Filterunktion für die Daten einzubauen, oder auch eine Hervorhebung der Daten welche aktuell verwendet ausgewählt sind, welche sich über alle Darstellungen ziehen würde. Aber auch könnten weitere Darstellungen hinzugefügt </w:t>
      </w:r>
      <w:r w:rsidR="005E4593">
        <w:t>werden,</w:t>
      </w:r>
      <w:r w:rsidR="002F43A0">
        <w:t xml:space="preserve"> um eine Analyse </w:t>
      </w:r>
      <w:r w:rsidR="005E4593">
        <w:t>der verschiedenen Daten</w:t>
      </w:r>
      <w:r w:rsidR="002F43A0">
        <w:t xml:space="preserve"> noch einfacher zu gestalten.</w:t>
      </w:r>
      <w:r w:rsidR="005E4593">
        <w:t xml:space="preserve"> So wäre beispielsweise ein Balkendiagramm denkbar in dem die einzelnen Eigenschaften eines Weines aufgeführt werden, um so eine Übersicht über diese zu erhalten.</w:t>
      </w:r>
      <w:r w:rsidR="001B6234" w:rsidRPr="001B6234">
        <w:t xml:space="preserve"> </w:t>
      </w:r>
      <w:r w:rsidR="001B6234">
        <w:t xml:space="preserve">Weiterhin sollte bei steigender Anzahl der Datenmengen über eine Kategorisierung der Daten nachgedacht </w:t>
      </w:r>
      <w:proofErr w:type="gramStart"/>
      <w:r w:rsidR="001B6234">
        <w:t>werden</w:t>
      </w:r>
      <w:proofErr w:type="gramEnd"/>
      <w:r w:rsidR="001B6234">
        <w:t xml:space="preserve"> um so die Übersichtlichkeit innerhalb der Darstellungen nicht zu verlieren.</w:t>
      </w:r>
      <w:r w:rsidR="005E4593">
        <w:t xml:space="preserve"> </w:t>
      </w:r>
      <w:r w:rsidR="00576879">
        <w:t xml:space="preserve">Bei dem Baumhierarchie wäre es denkbar </w:t>
      </w:r>
      <w:r w:rsidR="00823F5C">
        <w:t>die einzelnen Bäume</w:t>
      </w:r>
      <w:r w:rsidR="00576879">
        <w:t xml:space="preserve"> erst per Mausklick </w:t>
      </w:r>
      <w:r w:rsidR="00C9174A">
        <w:t xml:space="preserve">zu öffnen </w:t>
      </w:r>
      <w:proofErr w:type="spellStart"/>
      <w:r w:rsidR="00C9174A">
        <w:t>um so</w:t>
      </w:r>
      <w:proofErr w:type="spellEnd"/>
      <w:r w:rsidR="00C9174A">
        <w:t xml:space="preserve"> eine noch bessere Sichtbarkeit zu beisetzten. Bei den </w:t>
      </w:r>
      <w:r w:rsidR="00823F5C">
        <w:t>parallelen</w:t>
      </w:r>
      <w:r w:rsidR="00C9174A">
        <w:t xml:space="preserve"> Koordinaten sollten die </w:t>
      </w:r>
      <w:r w:rsidR="00823F5C">
        <w:t xml:space="preserve">Daten hervorgehen werden, </w:t>
      </w:r>
      <w:r w:rsidR="001B6234">
        <w:t xml:space="preserve">über welche der Mauszeiger aktuell liegt, umso noch mehr Einzelinformationen dem Nutzendem bereitzustellen. </w:t>
      </w:r>
    </w:p>
    <w:p w14:paraId="6932CB00" w14:textId="58D7667A" w:rsidR="00153762" w:rsidRDefault="001B6234" w:rsidP="00153762">
      <w:r>
        <w:t xml:space="preserve">Bei der Datenebene ist es wichtig der Datensatz immer weiter erweitert </w:t>
      </w:r>
      <w:r w:rsidR="001209F6">
        <w:t>wird,</w:t>
      </w:r>
      <w:r>
        <w:t xml:space="preserve"> um </w:t>
      </w:r>
      <w:r w:rsidR="001209F6">
        <w:t xml:space="preserve">final alle Weine der Welt abzudecken. Dabei ist es jedoch nicht nur wichtig alle Weine enthalten sind, jedoch auch alle Eigenschaften über diesen Wein bekannt sind, um so sicherzustellen das diese Daten auch </w:t>
      </w:r>
      <w:r w:rsidR="00603AD1">
        <w:t>untereinander</w:t>
      </w:r>
      <w:r w:rsidR="001209F6">
        <w:t xml:space="preserve"> vergleichen werden können</w:t>
      </w:r>
      <w:r w:rsidR="00603AD1">
        <w:t>. Diese Vollständigkeit der Daten ist beim aktuellen Stand noch sehr dürftig, könnte aber durch eine vervollständig der einzelne Datensätze sich schnell verbessern. Darüber hinaus wäre es denkbar, wenn dieser Datensatz für Weinexperten oder Weineinkäufer/Verkäufer mehr als nur eine Indikation geben soll, die Daten weiter zu konkretisieren. So sollten die 1 bis 5 Skala, welche es Beispielsweise bei der Süße, Säuregehalt und Körper gibt, durch eine bessere Messskala ersetzten werden. Diese könnte den entsprechenden Zielgruppen mehr Informationen übermitteln als nur ein wert zwischen ein und fünf</w:t>
      </w:r>
      <w:r w:rsidR="001B5CCD">
        <w:t>.</w:t>
      </w:r>
    </w:p>
    <w:p w14:paraId="5B0C59A6" w14:textId="03D826E6" w:rsidR="001209F6" w:rsidRDefault="001209F6" w:rsidP="00153762"/>
    <w:p w14:paraId="1659071F" w14:textId="77777777" w:rsidR="001209F6" w:rsidRDefault="001209F6" w:rsidP="00153762"/>
    <w:p w14:paraId="579BC877" w14:textId="0E667352" w:rsidR="00153762" w:rsidRDefault="00153762" w:rsidP="00153762"/>
    <w:p w14:paraId="04373646" w14:textId="77777777" w:rsidR="00153762" w:rsidRDefault="00153762" w:rsidP="00153762">
      <w:pPr>
        <w:sectPr w:rsidR="00153762" w:rsidSect="00153762">
          <w:pgSz w:w="11906" w:h="16838"/>
          <w:pgMar w:top="1417" w:right="1417" w:bottom="1134" w:left="1417" w:header="708" w:footer="708" w:gutter="0"/>
          <w:pgNumType w:start="1"/>
          <w:cols w:space="708"/>
          <w:docGrid w:linePitch="360"/>
        </w:sectPr>
      </w:pPr>
    </w:p>
    <w:p w14:paraId="7A52B451" w14:textId="1F34147C" w:rsidR="00993AFE" w:rsidRDefault="00C01E8B" w:rsidP="00C01E8B">
      <w:pPr>
        <w:pStyle w:val="berschrift1"/>
        <w:numPr>
          <w:ilvl w:val="0"/>
          <w:numId w:val="0"/>
        </w:numPr>
      </w:pPr>
      <w:bookmarkStart w:id="38" w:name="_Toc80274864"/>
      <w:r>
        <w:lastRenderedPageBreak/>
        <w:t>Literaturverzeichnis</w:t>
      </w:r>
      <w:bookmarkEnd w:id="38"/>
    </w:p>
    <w:p w14:paraId="76B8622C" w14:textId="738EAFE7" w:rsidR="00B1145B" w:rsidRDefault="00B1145B" w:rsidP="00B1145B"/>
    <w:sdt>
      <w:sdtPr>
        <w:tag w:val="CitaviBibliography"/>
        <w:id w:val="855849434"/>
        <w:placeholder>
          <w:docPart w:val="DefaultPlaceholder_-1854013440"/>
        </w:placeholder>
      </w:sdtPr>
      <w:sdtEndPr/>
      <w:sdtContent>
        <w:p w14:paraId="13D14678" w14:textId="77777777" w:rsidR="007C0DD1" w:rsidRDefault="004D03E1" w:rsidP="007C0DD1">
          <w:pPr>
            <w:pStyle w:val="CitaviBibliographyEntry"/>
          </w:pPr>
          <w:r>
            <w:fldChar w:fldCharType="begin"/>
          </w:r>
          <w:r>
            <w:instrText>ADDIN CitaviBibliography</w:instrText>
          </w:r>
          <w:r>
            <w:fldChar w:fldCharType="separate"/>
          </w:r>
          <w:r w:rsidR="007C0DD1">
            <w:t>[1]</w:t>
          </w:r>
          <w:r w:rsidR="007C0DD1">
            <w:tab/>
          </w:r>
          <w:bookmarkStart w:id="39" w:name="_CTVL00187d62162ca34425db0e18a7c14bcac47"/>
          <w:r w:rsidR="007C0DD1">
            <w:t>P. Roca,</w:t>
          </w:r>
          <w:bookmarkEnd w:id="39"/>
          <w:r w:rsidR="007C0DD1">
            <w:t xml:space="preserve"> </w:t>
          </w:r>
          <w:r w:rsidR="007C0DD1" w:rsidRPr="007C0DD1">
            <w:rPr>
              <w:i/>
            </w:rPr>
            <w:t xml:space="preserve">State of the Vitivinicultural World in 2020, </w:t>
          </w:r>
          <w:r w:rsidR="007C0DD1" w:rsidRPr="007C0DD1">
            <w:t xml:space="preserve">o. O., </w:t>
          </w:r>
          <w:r w:rsidR="007C0DD1" w:rsidRPr="007C0DD1">
            <w:rPr>
              <w:b/>
            </w:rPr>
            <w:t>20.04.2021</w:t>
          </w:r>
          <w:r w:rsidR="007C0DD1" w:rsidRPr="007C0DD1">
            <w:t>.</w:t>
          </w:r>
        </w:p>
        <w:p w14:paraId="7A13A05B" w14:textId="77777777" w:rsidR="007C0DD1" w:rsidRDefault="007C0DD1" w:rsidP="007C0DD1">
          <w:pPr>
            <w:pStyle w:val="CitaviBibliographyEntry"/>
          </w:pPr>
          <w:r>
            <w:t>[2]</w:t>
          </w:r>
          <w:r>
            <w:tab/>
          </w:r>
          <w:bookmarkStart w:id="40" w:name="_CTVL001391b1ab3d9a54a7db3302a96d1fac0b0"/>
          <w:r>
            <w:t>M. Yi,</w:t>
          </w:r>
          <w:bookmarkEnd w:id="40"/>
          <w:r>
            <w:t xml:space="preserve"> </w:t>
          </w:r>
          <w:r w:rsidRPr="007C0DD1">
            <w:rPr>
              <w:i/>
            </w:rPr>
            <w:t xml:space="preserve">A Complete Guide to Scatter Plots, </w:t>
          </w:r>
          <w:r w:rsidRPr="007C0DD1">
            <w:t xml:space="preserve">https://chartio.com/learn/charts/what-is-a-scatter-plot/, </w:t>
          </w:r>
          <w:r w:rsidRPr="007C0DD1">
            <w:rPr>
              <w:b/>
            </w:rPr>
            <w:t>2019</w:t>
          </w:r>
          <w:r w:rsidRPr="007C0DD1">
            <w:t>.</w:t>
          </w:r>
        </w:p>
        <w:p w14:paraId="526FE36C" w14:textId="77777777" w:rsidR="007C0DD1" w:rsidRDefault="007C0DD1" w:rsidP="007C0DD1">
          <w:pPr>
            <w:pStyle w:val="CitaviBibliographyEntry"/>
          </w:pPr>
          <w:r>
            <w:t>[3]</w:t>
          </w:r>
          <w:r>
            <w:tab/>
          </w:r>
          <w:bookmarkStart w:id="41" w:name="_CTVL001a5d94c2d3e5f43fca4f8405d4d7d4c5b"/>
          <w:r>
            <w:t>S. Few,</w:t>
          </w:r>
          <w:bookmarkEnd w:id="41"/>
          <w:r>
            <w:t xml:space="preserve"> </w:t>
          </w:r>
          <w:r w:rsidRPr="007C0DD1">
            <w:rPr>
              <w:i/>
            </w:rPr>
            <w:t xml:space="preserve">Multivariate Analysis Using Parallel Coordinates, </w:t>
          </w:r>
          <w:r w:rsidRPr="007C0DD1">
            <w:t xml:space="preserve">http://www.perceptualedge.com/articles/b-eye/parallel_coordinates.pdf, </w:t>
          </w:r>
          <w:r w:rsidRPr="007C0DD1">
            <w:rPr>
              <w:b/>
            </w:rPr>
            <w:t>2006</w:t>
          </w:r>
          <w:r w:rsidRPr="007C0DD1">
            <w:t>.</w:t>
          </w:r>
        </w:p>
        <w:p w14:paraId="2DF660A2" w14:textId="77777777" w:rsidR="007C0DD1" w:rsidRDefault="007C0DD1" w:rsidP="007C0DD1">
          <w:pPr>
            <w:pStyle w:val="CitaviBibliographyEntry"/>
            <w:rPr>
              <w:b/>
            </w:rPr>
          </w:pPr>
          <w:r>
            <w:t>[4]</w:t>
          </w:r>
          <w:r>
            <w:tab/>
          </w:r>
          <w:bookmarkStart w:id="42" w:name="_CTVL001a369bd4dadfa4199b7f6512c3d0e0580"/>
          <w:r>
            <w:t>American Society for Quality,</w:t>
          </w:r>
          <w:bookmarkEnd w:id="42"/>
          <w:r>
            <w:t xml:space="preserve"> </w:t>
          </w:r>
          <w:r w:rsidRPr="007C0DD1">
            <w:rPr>
              <w:i/>
            </w:rPr>
            <w:t xml:space="preserve">What is a Tree Diagram? Systemic or Hierarchy Analysis | ASQ, </w:t>
          </w:r>
          <w:r w:rsidRPr="007C0DD1">
            <w:t xml:space="preserve">https://asq.org/quality-resources/tree-diagram, </w:t>
          </w:r>
          <w:r w:rsidRPr="007C0DD1">
            <w:rPr>
              <w:b/>
            </w:rPr>
            <w:t>o. J.</w:t>
          </w:r>
        </w:p>
        <w:p w14:paraId="0EE5D9C1" w14:textId="77777777" w:rsidR="007C0DD1" w:rsidRDefault="007C0DD1" w:rsidP="007C0DD1">
          <w:pPr>
            <w:pStyle w:val="CitaviBibliographyEntry"/>
            <w:rPr>
              <w:b/>
            </w:rPr>
          </w:pPr>
          <w:r>
            <w:t>[5]</w:t>
          </w:r>
          <w:r>
            <w:tab/>
          </w:r>
          <w:bookmarkStart w:id="43" w:name="_CTVL001ff33293577c84d32968259d796b52c57"/>
          <w:r>
            <w:t>L. Beilmann,</w:t>
          </w:r>
          <w:bookmarkEnd w:id="43"/>
          <w:r>
            <w:t xml:space="preserve"> </w:t>
          </w:r>
          <w:r w:rsidRPr="007C0DD1">
            <w:rPr>
              <w:i/>
            </w:rPr>
            <w:t xml:space="preserve">Alkoholgehalt in Wein - Das solltest du unbedingt Wissen!, </w:t>
          </w:r>
          <w:r w:rsidRPr="007C0DD1">
            <w:t xml:space="preserve">https://wein-fuer-laien.de/weinwissen/alkoholgehalt-im-wein/, </w:t>
          </w:r>
          <w:r w:rsidRPr="007C0DD1">
            <w:rPr>
              <w:b/>
            </w:rPr>
            <w:t>o. J.</w:t>
          </w:r>
        </w:p>
        <w:p w14:paraId="5C8DF020" w14:textId="77777777" w:rsidR="007C0DD1" w:rsidRDefault="007C0DD1" w:rsidP="007C0DD1">
          <w:pPr>
            <w:pStyle w:val="CitaviBibliographyEntry"/>
          </w:pPr>
          <w:r>
            <w:t>[6]</w:t>
          </w:r>
          <w:r>
            <w:tab/>
          </w:r>
          <w:bookmarkStart w:id="44" w:name="_CTVL001333615a5980e42f0be017e355212c6b8"/>
          <w:r>
            <w:t>M. Teufel,</w:t>
          </w:r>
          <w:bookmarkEnd w:id="44"/>
          <w:r>
            <w:t xml:space="preserve"> </w:t>
          </w:r>
          <w:r w:rsidRPr="007C0DD1">
            <w:rPr>
              <w:i/>
            </w:rPr>
            <w:t xml:space="preserve">Die richtige Trinktemperatur für Wein - warum wichtig?, </w:t>
          </w:r>
          <w:r w:rsidRPr="007C0DD1">
            <w:t xml:space="preserve">https://swisscave.com/de/swisscave-blog/post/die-richtige-trinktemperatur-fur-wein-warum-wichtig, </w:t>
          </w:r>
          <w:r w:rsidRPr="007C0DD1">
            <w:rPr>
              <w:b/>
            </w:rPr>
            <w:t>2021</w:t>
          </w:r>
          <w:r w:rsidRPr="007C0DD1">
            <w:t>.</w:t>
          </w:r>
        </w:p>
        <w:p w14:paraId="40D8C6FF" w14:textId="77777777" w:rsidR="007C0DD1" w:rsidRDefault="007C0DD1" w:rsidP="007C0DD1">
          <w:pPr>
            <w:pStyle w:val="CitaviBibliographyEntry"/>
            <w:rPr>
              <w:b/>
            </w:rPr>
          </w:pPr>
          <w:r>
            <w:t>[7]</w:t>
          </w:r>
          <w:r>
            <w:tab/>
          </w:r>
          <w:bookmarkStart w:id="45" w:name="_CTVL001fb8010cefe71444aaf891dda70e109b8"/>
          <w:r>
            <w:t>Brogsitter Weinversand,</w:t>
          </w:r>
          <w:bookmarkEnd w:id="45"/>
          <w:r>
            <w:t xml:space="preserve"> </w:t>
          </w:r>
          <w:r w:rsidRPr="007C0DD1">
            <w:rPr>
              <w:i/>
            </w:rPr>
            <w:t xml:space="preserve">Süße, </w:t>
          </w:r>
          <w:r w:rsidRPr="007C0DD1">
            <w:t xml:space="preserve">https://www.brogsitter.de/weinlexikon/suesse/#, </w:t>
          </w:r>
          <w:r w:rsidRPr="007C0DD1">
            <w:rPr>
              <w:b/>
            </w:rPr>
            <w:t>o. J.</w:t>
          </w:r>
        </w:p>
        <w:p w14:paraId="12C84984" w14:textId="77777777" w:rsidR="007C0DD1" w:rsidRDefault="007C0DD1" w:rsidP="007C0DD1">
          <w:pPr>
            <w:pStyle w:val="CitaviBibliographyEntry"/>
          </w:pPr>
          <w:r>
            <w:t>[8]</w:t>
          </w:r>
          <w:r>
            <w:tab/>
          </w:r>
          <w:bookmarkStart w:id="46" w:name="_CTVL001d5718d54071f4ea6b29e14cd8e806ce9"/>
          <w:r>
            <w:t>Weinkenner GmbH,</w:t>
          </w:r>
          <w:bookmarkEnd w:id="46"/>
          <w:r>
            <w:t xml:space="preserve"> </w:t>
          </w:r>
          <w:r w:rsidRPr="007C0DD1">
            <w:rPr>
              <w:i/>
            </w:rPr>
            <w:t xml:space="preserve">Die Säure | Weinkenner.de, </w:t>
          </w:r>
          <w:r w:rsidRPr="007C0DD1">
            <w:t xml:space="preserve">https://www.weinkenner.de/die-saeure/, </w:t>
          </w:r>
          <w:r w:rsidRPr="007C0DD1">
            <w:rPr>
              <w:b/>
            </w:rPr>
            <w:t>2011</w:t>
          </w:r>
          <w:r w:rsidRPr="007C0DD1">
            <w:t>.</w:t>
          </w:r>
        </w:p>
        <w:p w14:paraId="7227C888" w14:textId="77777777" w:rsidR="007C0DD1" w:rsidRDefault="007C0DD1" w:rsidP="007C0DD1">
          <w:pPr>
            <w:pStyle w:val="CitaviBibliographyEntry"/>
            <w:rPr>
              <w:b/>
            </w:rPr>
          </w:pPr>
          <w:r>
            <w:t>[9]</w:t>
          </w:r>
          <w:r>
            <w:tab/>
          </w:r>
          <w:bookmarkStart w:id="47" w:name="_CTVL001feae5290ed314213a08b4b79927e7f1a"/>
          <w:r>
            <w:t>Brogsitter Weinversand,</w:t>
          </w:r>
          <w:bookmarkEnd w:id="47"/>
          <w:r>
            <w:t xml:space="preserve"> </w:t>
          </w:r>
          <w:r w:rsidRPr="007C0DD1">
            <w:rPr>
              <w:i/>
            </w:rPr>
            <w:t xml:space="preserve">Körper, </w:t>
          </w:r>
          <w:r w:rsidRPr="007C0DD1">
            <w:t xml:space="preserve">https://www.brogsitter.de/weinlexikon/koerper/, </w:t>
          </w:r>
          <w:r w:rsidRPr="007C0DD1">
            <w:rPr>
              <w:b/>
            </w:rPr>
            <w:t>o. J.</w:t>
          </w:r>
        </w:p>
        <w:p w14:paraId="69F8DAF6" w14:textId="77777777" w:rsidR="007C0DD1" w:rsidRDefault="007C0DD1" w:rsidP="007C0DD1">
          <w:pPr>
            <w:pStyle w:val="CitaviBibliographyEntry"/>
            <w:rPr>
              <w:b/>
            </w:rPr>
          </w:pPr>
          <w:r>
            <w:t>[10]</w:t>
          </w:r>
          <w:r>
            <w:tab/>
          </w:r>
          <w:bookmarkStart w:id="48" w:name="_CTVL001cc82e137394a423f933de8904adc4a01"/>
          <w:r>
            <w:t>Brogsitter Weinversand,</w:t>
          </w:r>
          <w:bookmarkEnd w:id="48"/>
          <w:r>
            <w:t xml:space="preserve"> </w:t>
          </w:r>
          <w:r w:rsidRPr="007C0DD1">
            <w:rPr>
              <w:i/>
            </w:rPr>
            <w:t xml:space="preserve">Gerbstoffe, </w:t>
          </w:r>
          <w:r w:rsidRPr="007C0DD1">
            <w:t xml:space="preserve">https://www.brogsitter.de/weinlexikon/gerbstoffe/, </w:t>
          </w:r>
          <w:r w:rsidRPr="007C0DD1">
            <w:rPr>
              <w:b/>
            </w:rPr>
            <w:t>o. J.</w:t>
          </w:r>
        </w:p>
        <w:p w14:paraId="655F4580" w14:textId="77777777" w:rsidR="007C0DD1" w:rsidRDefault="007C0DD1" w:rsidP="007C0DD1">
          <w:pPr>
            <w:pStyle w:val="CitaviBibliographyEntry"/>
          </w:pPr>
          <w:r>
            <w:t>[11]</w:t>
          </w:r>
          <w:r>
            <w:tab/>
          </w:r>
          <w:bookmarkStart w:id="49" w:name="_CTVL0010cdb8943940a4f8480d87427a95c5420"/>
          <w:r>
            <w:t>Vineyard99,</w:t>
          </w:r>
          <w:bookmarkEnd w:id="49"/>
          <w:r>
            <w:t xml:space="preserve"> </w:t>
          </w:r>
          <w:r w:rsidRPr="007C0DD1">
            <w:rPr>
              <w:i/>
            </w:rPr>
            <w:t xml:space="preserve">Wein &amp; Wissen: Weinjahrgang – Geheimnis der Weinalterung, </w:t>
          </w:r>
          <w:r w:rsidRPr="007C0DD1">
            <w:t xml:space="preserve">https://www.vineyard99.de/weinjahrgang-und-weinalterung/, </w:t>
          </w:r>
          <w:r w:rsidRPr="007C0DD1">
            <w:rPr>
              <w:b/>
            </w:rPr>
            <w:t>2020</w:t>
          </w:r>
          <w:r w:rsidRPr="007C0DD1">
            <w:t>.</w:t>
          </w:r>
        </w:p>
        <w:p w14:paraId="1E557099" w14:textId="77777777" w:rsidR="007C0DD1" w:rsidRDefault="007C0DD1" w:rsidP="007C0DD1">
          <w:pPr>
            <w:pStyle w:val="CitaviBibliographyEntry"/>
          </w:pPr>
          <w:r>
            <w:t>[12]</w:t>
          </w:r>
          <w:r>
            <w:tab/>
          </w:r>
          <w:bookmarkStart w:id="50" w:name="_CTVL0012e7bfd3da50d47a68d5955c1d9965f62"/>
          <w:r>
            <w:t>dev7halo,</w:t>
          </w:r>
          <w:bookmarkEnd w:id="50"/>
          <w:r>
            <w:t xml:space="preserve"> </w:t>
          </w:r>
          <w:r w:rsidRPr="007C0DD1">
            <w:rPr>
              <w:i/>
            </w:rPr>
            <w:t xml:space="preserve">Wine Information, </w:t>
          </w:r>
          <w:r w:rsidRPr="007C0DD1">
            <w:t xml:space="preserve">https://www.kaggle.com/dev7halo/wine-information, </w:t>
          </w:r>
          <w:r w:rsidRPr="007C0DD1">
            <w:rPr>
              <w:b/>
            </w:rPr>
            <w:t>2021</w:t>
          </w:r>
          <w:r w:rsidRPr="007C0DD1">
            <w:t>.</w:t>
          </w:r>
        </w:p>
        <w:p w14:paraId="4C08207F" w14:textId="77777777" w:rsidR="007C0DD1" w:rsidRDefault="007C0DD1" w:rsidP="007C0DD1">
          <w:pPr>
            <w:pStyle w:val="CitaviBibliographyEntry"/>
          </w:pPr>
          <w:r>
            <w:t>[13]</w:t>
          </w:r>
          <w:r>
            <w:tab/>
          </w:r>
          <w:bookmarkStart w:id="51" w:name="_CTVL001de0d2bf176b44ffe965d02a13c0574ad"/>
          <w:r>
            <w:t>Curran Kelleher,</w:t>
          </w:r>
          <w:bookmarkEnd w:id="51"/>
          <w:r>
            <w:t xml:space="preserve"> </w:t>
          </w:r>
          <w:r w:rsidRPr="007C0DD1">
            <w:rPr>
              <w:i/>
            </w:rPr>
            <w:t xml:space="preserve">World Countries Hierarchy, </w:t>
          </w:r>
          <w:r w:rsidRPr="007C0DD1">
            <w:t xml:space="preserve">https://gist.github.com/curran/1dd7ab046a4ed32380b21e81a38447aa/, </w:t>
          </w:r>
          <w:r w:rsidRPr="007C0DD1">
            <w:rPr>
              <w:b/>
            </w:rPr>
            <w:t>2015</w:t>
          </w:r>
          <w:r w:rsidRPr="007C0DD1">
            <w:t>.</w:t>
          </w:r>
        </w:p>
        <w:p w14:paraId="1CB665BB" w14:textId="77777777" w:rsidR="007C0DD1" w:rsidRDefault="007C0DD1" w:rsidP="007C0DD1">
          <w:pPr>
            <w:pStyle w:val="CitaviBibliographyEntry"/>
          </w:pPr>
          <w:r>
            <w:t>[14]</w:t>
          </w:r>
          <w:r>
            <w:tab/>
          </w:r>
          <w:bookmarkStart w:id="52" w:name="_CTVL001aae1fe33cb2a40e78e0da70d00b2eb43"/>
          <w:r>
            <w:t>M. Petrova,</w:t>
          </w:r>
          <w:bookmarkEnd w:id="52"/>
          <w:r>
            <w:t xml:space="preserve"> </w:t>
          </w:r>
          <w:r w:rsidRPr="007C0DD1">
            <w:rPr>
              <w:i/>
            </w:rPr>
            <w:t xml:space="preserve">Web-basierte dynamische Visualisierung klinischer Daten, </w:t>
          </w:r>
          <w:r w:rsidRPr="007C0DD1">
            <w:t xml:space="preserve">https://www.nm.informatik.uni-muenchen.de/common/pub/Fopras/petr02/PDF-Version/petr02.pdf, </w:t>
          </w:r>
          <w:r w:rsidRPr="007C0DD1">
            <w:rPr>
              <w:b/>
            </w:rPr>
            <w:t>2002</w:t>
          </w:r>
          <w:r w:rsidRPr="007C0DD1">
            <w:t>.</w:t>
          </w:r>
        </w:p>
        <w:p w14:paraId="43FF3624" w14:textId="75B61FD6" w:rsidR="004D03E1" w:rsidRDefault="007C0DD1" w:rsidP="007C0DD1">
          <w:pPr>
            <w:pStyle w:val="CitaviBibliographyEntry"/>
          </w:pPr>
          <w:r>
            <w:t>[15]</w:t>
          </w:r>
          <w:r>
            <w:tab/>
          </w:r>
          <w:bookmarkStart w:id="53" w:name="_CTVL0016f4df8312d3f4420976ab9a344f2f2a6"/>
          <w:r>
            <w:t>U. Fels,</w:t>
          </w:r>
          <w:bookmarkEnd w:id="53"/>
          <w:r>
            <w:t xml:space="preserve"> </w:t>
          </w:r>
          <w:r w:rsidRPr="007C0DD1">
            <w:rPr>
              <w:i/>
            </w:rPr>
            <w:t xml:space="preserve">Usability-Analyse des Programms Animated Scatter Plot, </w:t>
          </w:r>
          <w:r w:rsidRPr="007C0DD1">
            <w:t xml:space="preserve">https://repositum.tuwien.at/bitstream/20.500.12708/4082/2/Fels%20Ulrich%20-%202015%20-%20Usability%20Analyse%20des%20Programms%20Animated%20Scatter%20Plot.pdf, </w:t>
          </w:r>
          <w:r w:rsidRPr="007C0DD1">
            <w:rPr>
              <w:b/>
            </w:rPr>
            <w:t>o. J.</w:t>
          </w:r>
          <w:r w:rsidR="004D03E1">
            <w:fldChar w:fldCharType="end"/>
          </w:r>
        </w:p>
      </w:sdtContent>
    </w:sdt>
    <w:p w14:paraId="7A7A9A85" w14:textId="25F3BF3E" w:rsidR="004D03E1" w:rsidRDefault="004D03E1" w:rsidP="004D03E1"/>
    <w:p w14:paraId="12FC699C" w14:textId="786C43D2" w:rsidR="00C01E8B" w:rsidRDefault="00C01E8B" w:rsidP="004D03E1"/>
    <w:p w14:paraId="6C72D60C" w14:textId="0C8A6B3F" w:rsidR="00C01E8B" w:rsidRDefault="00C01E8B" w:rsidP="004D03E1"/>
    <w:p w14:paraId="3540FE1E" w14:textId="1961A183" w:rsidR="00C01E8B" w:rsidRDefault="00C01E8B">
      <w:r>
        <w:br w:type="page"/>
      </w:r>
    </w:p>
    <w:p w14:paraId="517DE58C" w14:textId="6B1D98FC" w:rsidR="00C01E8B" w:rsidRPr="00993AFE" w:rsidRDefault="00C01E8B" w:rsidP="00C01E8B">
      <w:pPr>
        <w:pStyle w:val="berschrift1"/>
        <w:numPr>
          <w:ilvl w:val="0"/>
          <w:numId w:val="0"/>
        </w:numPr>
      </w:pPr>
      <w:bookmarkStart w:id="54" w:name="_Toc80274865"/>
      <w:r>
        <w:lastRenderedPageBreak/>
        <w:t>Anhang</w:t>
      </w:r>
      <w:bookmarkEnd w:id="54"/>
    </w:p>
    <w:sectPr w:rsidR="00C01E8B" w:rsidRPr="00993AFE" w:rsidSect="00153762">
      <w:pgSz w:w="11906" w:h="16838"/>
      <w:pgMar w:top="1417" w:right="1417" w:bottom="1134" w:left="1417" w:header="708" w:footer="708" w:gutter="0"/>
      <w:pgNumType w:fmt="lowerRoman"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3A251F" w14:textId="77777777" w:rsidR="00824249" w:rsidRDefault="00824249" w:rsidP="00537FBC">
      <w:r>
        <w:separator/>
      </w:r>
    </w:p>
    <w:p w14:paraId="13AEEA56" w14:textId="77777777" w:rsidR="00824249" w:rsidRDefault="00824249" w:rsidP="00537FBC"/>
  </w:endnote>
  <w:endnote w:type="continuationSeparator" w:id="0">
    <w:p w14:paraId="6BAA69B4" w14:textId="77777777" w:rsidR="00824249" w:rsidRDefault="00824249" w:rsidP="00537FBC">
      <w:r>
        <w:continuationSeparator/>
      </w:r>
    </w:p>
    <w:p w14:paraId="03A61C80" w14:textId="77777777" w:rsidR="00824249" w:rsidRDefault="00824249" w:rsidP="00537FBC"/>
  </w:endnote>
  <w:endnote w:type="continuationNotice" w:id="1">
    <w:p w14:paraId="13901527" w14:textId="77777777" w:rsidR="00824249" w:rsidRDefault="0082424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1489C3" w14:textId="77777777" w:rsidR="00991D39" w:rsidRDefault="00991D39" w:rsidP="00537FBC">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170777"/>
      <w:docPartObj>
        <w:docPartGallery w:val="Page Numbers (Bottom of Page)"/>
        <w:docPartUnique/>
      </w:docPartObj>
    </w:sdtPr>
    <w:sdtEndPr/>
    <w:sdtContent>
      <w:p w14:paraId="36C042FB" w14:textId="247033BA" w:rsidR="00537FBC" w:rsidRDefault="00537FBC">
        <w:pPr>
          <w:pStyle w:val="Fuzeile"/>
          <w:jc w:val="center"/>
        </w:pPr>
        <w:r>
          <w:fldChar w:fldCharType="begin"/>
        </w:r>
        <w:r>
          <w:instrText>PAGE   \* MERGEFORMAT</w:instrText>
        </w:r>
        <w:r>
          <w:fldChar w:fldCharType="separate"/>
        </w:r>
        <w:r>
          <w:t>2</w:t>
        </w:r>
        <w:r>
          <w:fldChar w:fldCharType="end"/>
        </w:r>
      </w:p>
    </w:sdtContent>
  </w:sdt>
  <w:p w14:paraId="34DC9F63" w14:textId="26200DDB" w:rsidR="00991D39" w:rsidRDefault="00991D39" w:rsidP="00537FBC">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E4446" w14:textId="77777777" w:rsidR="00991D39" w:rsidRDefault="00991D39" w:rsidP="00537FBC">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47133A" w14:textId="77777777" w:rsidR="00824249" w:rsidRDefault="00824249" w:rsidP="00537FBC">
      <w:r>
        <w:separator/>
      </w:r>
    </w:p>
    <w:p w14:paraId="19B9768F" w14:textId="77777777" w:rsidR="00824249" w:rsidRDefault="00824249" w:rsidP="00537FBC"/>
  </w:footnote>
  <w:footnote w:type="continuationSeparator" w:id="0">
    <w:p w14:paraId="306CA70A" w14:textId="77777777" w:rsidR="00824249" w:rsidRDefault="00824249" w:rsidP="00537FBC">
      <w:r>
        <w:continuationSeparator/>
      </w:r>
    </w:p>
    <w:p w14:paraId="5350E9CC" w14:textId="77777777" w:rsidR="00824249" w:rsidRDefault="00824249" w:rsidP="00537FBC"/>
  </w:footnote>
  <w:footnote w:type="continuationNotice" w:id="1">
    <w:p w14:paraId="6A1A23CD" w14:textId="77777777" w:rsidR="00824249" w:rsidRDefault="00824249">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10628A" w14:textId="77777777" w:rsidR="00991D39" w:rsidRDefault="00991D39" w:rsidP="00537FBC">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C4201C" w14:textId="77777777" w:rsidR="00991D39" w:rsidRDefault="00991D39" w:rsidP="00537FBC">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F906BE" w14:textId="77777777" w:rsidR="00991D39" w:rsidRDefault="00991D39" w:rsidP="00537FBC">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4925B2E"/>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F12E02DA"/>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11EAB59E"/>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08356C"/>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17D48BEA"/>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4DE974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A0CD050"/>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7C2DA98"/>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7A0C8466"/>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4010F7B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7F56B92"/>
    <w:multiLevelType w:val="multilevel"/>
    <w:tmpl w:val="0E3430A0"/>
    <w:lvl w:ilvl="0">
      <w:start w:val="1"/>
      <w:numFmt w:val="decimal"/>
      <w:lvlText w:val="%1"/>
      <w:lvlJc w:val="left"/>
      <w:pPr>
        <w:ind w:left="400" w:hanging="400"/>
      </w:pPr>
      <w:rPr>
        <w:rFonts w:hint="default"/>
      </w:rPr>
    </w:lvl>
    <w:lvl w:ilvl="1">
      <w:start w:val="1"/>
      <w:numFmt w:val="decimal"/>
      <w:lvlText w:val="%1.%2"/>
      <w:lvlJc w:val="left"/>
      <w:pPr>
        <w:ind w:left="400" w:hanging="4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1E031577"/>
    <w:multiLevelType w:val="multilevel"/>
    <w:tmpl w:val="44F61408"/>
    <w:lvl w:ilvl="0">
      <w:start w:val="1"/>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EB47B00"/>
    <w:multiLevelType w:val="multilevel"/>
    <w:tmpl w:val="F89C282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3" w15:restartNumberingAfterBreak="0">
    <w:nsid w:val="2F4A6979"/>
    <w:multiLevelType w:val="multilevel"/>
    <w:tmpl w:val="273A4448"/>
    <w:lvl w:ilvl="0">
      <w:start w:val="1"/>
      <w:numFmt w:val="decimal"/>
      <w:pStyle w:val="berschrift1"/>
      <w:lvlText w:val="%1."/>
      <w:lvlJc w:val="left"/>
      <w:pPr>
        <w:ind w:left="720" w:hanging="360"/>
      </w:pPr>
      <w:rPr>
        <w:rFonts w:hint="default"/>
      </w:rPr>
    </w:lvl>
    <w:lvl w:ilvl="1">
      <w:start w:val="1"/>
      <w:numFmt w:val="decimal"/>
      <w:pStyle w:val="berschrift2"/>
      <w:isLgl/>
      <w:lvlText w:val="%1.%2"/>
      <w:lvlJc w:val="left"/>
      <w:pPr>
        <w:ind w:left="1080" w:hanging="720"/>
      </w:pPr>
      <w:rPr>
        <w:rFonts w:hint="default"/>
      </w:rPr>
    </w:lvl>
    <w:lvl w:ilvl="2">
      <w:start w:val="1"/>
      <w:numFmt w:val="decimal"/>
      <w:pStyle w:val="berschrift3"/>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14" w15:restartNumberingAfterBreak="0">
    <w:nsid w:val="34931D8F"/>
    <w:multiLevelType w:val="hybridMultilevel"/>
    <w:tmpl w:val="90220184"/>
    <w:lvl w:ilvl="0" w:tplc="D8D2A4B2">
      <w:start w:val="1"/>
      <w:numFmt w:val="bullet"/>
      <w:lvlText w:val="-"/>
      <w:lvlJc w:val="left"/>
      <w:pPr>
        <w:ind w:left="720" w:hanging="360"/>
      </w:pPr>
      <w:rPr>
        <w:rFonts w:ascii="Arial" w:eastAsiaTheme="minorHAnsi" w:hAnsi="Arial" w:cs="Arial" w:hint="default"/>
      </w:rPr>
    </w:lvl>
    <w:lvl w:ilvl="1" w:tplc="04070003">
      <w:start w:val="1"/>
      <w:numFmt w:val="bullet"/>
      <w:lvlText w:val="o"/>
      <w:lvlJc w:val="left"/>
      <w:pPr>
        <w:ind w:left="1440" w:hanging="360"/>
      </w:pPr>
      <w:rPr>
        <w:rFonts w:ascii="Courier New" w:hAnsi="Courier New" w:cs="Courier New" w:hint="default"/>
      </w:rPr>
    </w:lvl>
    <w:lvl w:ilvl="2" w:tplc="A33A872A">
      <w:start w:val="1"/>
      <w:numFmt w:val="bullet"/>
      <w:pStyle w:val="CitaviBibliographySubheading8"/>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373C45DC"/>
    <w:multiLevelType w:val="hybridMultilevel"/>
    <w:tmpl w:val="ED84A31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38B2395F"/>
    <w:multiLevelType w:val="hybridMultilevel"/>
    <w:tmpl w:val="2F2C0658"/>
    <w:lvl w:ilvl="0" w:tplc="A3E2C278">
      <w:numFmt w:val="bullet"/>
      <w:lvlText w:val=""/>
      <w:lvlJc w:val="left"/>
      <w:pPr>
        <w:ind w:left="720" w:hanging="360"/>
      </w:pPr>
      <w:rPr>
        <w:rFonts w:ascii="Wingdings" w:eastAsiaTheme="minorHAnsi"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47F551C6"/>
    <w:multiLevelType w:val="hybridMultilevel"/>
    <w:tmpl w:val="AC2A43F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5B907A03"/>
    <w:multiLevelType w:val="multilevel"/>
    <w:tmpl w:val="D08AE7D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92E29E0"/>
    <w:multiLevelType w:val="multilevel"/>
    <w:tmpl w:val="78D4D32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8"/>
  </w:num>
  <w:num w:numId="2">
    <w:abstractNumId w:val="12"/>
  </w:num>
  <w:num w:numId="3">
    <w:abstractNumId w:val="19"/>
  </w:num>
  <w:num w:numId="4">
    <w:abstractNumId w:val="10"/>
  </w:num>
  <w:num w:numId="5">
    <w:abstractNumId w:val="11"/>
  </w:num>
  <w:num w:numId="6">
    <w:abstractNumId w:val="16"/>
  </w:num>
  <w:num w:numId="7">
    <w:abstractNumId w:val="15"/>
  </w:num>
  <w:num w:numId="8">
    <w:abstractNumId w:val="17"/>
  </w:num>
  <w:num w:numId="9">
    <w:abstractNumId w:val="13"/>
  </w:num>
  <w:num w:numId="10">
    <w:abstractNumId w:val="14"/>
  </w:num>
  <w:num w:numId="11">
    <w:abstractNumId w:val="0"/>
  </w:num>
  <w:num w:numId="12">
    <w:abstractNumId w:val="1"/>
  </w:num>
  <w:num w:numId="13">
    <w:abstractNumId w:val="2"/>
  </w:num>
  <w:num w:numId="14">
    <w:abstractNumId w:val="3"/>
  </w:num>
  <w:num w:numId="15">
    <w:abstractNumId w:val="4"/>
  </w:num>
  <w:num w:numId="16">
    <w:abstractNumId w:val="5"/>
  </w:num>
  <w:num w:numId="17">
    <w:abstractNumId w:val="6"/>
  </w:num>
  <w:num w:numId="18">
    <w:abstractNumId w:val="7"/>
  </w:num>
  <w:num w:numId="19">
    <w:abstractNumId w:val="8"/>
  </w:num>
  <w:num w:numId="2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0772"/>
    <w:rsid w:val="000039D2"/>
    <w:rsid w:val="000060B0"/>
    <w:rsid w:val="00011034"/>
    <w:rsid w:val="0001178F"/>
    <w:rsid w:val="00013A2D"/>
    <w:rsid w:val="000149CA"/>
    <w:rsid w:val="00014FD2"/>
    <w:rsid w:val="00015214"/>
    <w:rsid w:val="00015A2A"/>
    <w:rsid w:val="00015C7B"/>
    <w:rsid w:val="00016142"/>
    <w:rsid w:val="000205E3"/>
    <w:rsid w:val="00022B30"/>
    <w:rsid w:val="00024B63"/>
    <w:rsid w:val="00025274"/>
    <w:rsid w:val="00026B0A"/>
    <w:rsid w:val="00026E8F"/>
    <w:rsid w:val="000312E0"/>
    <w:rsid w:val="000319D1"/>
    <w:rsid w:val="00032AEB"/>
    <w:rsid w:val="00035FD4"/>
    <w:rsid w:val="0003611B"/>
    <w:rsid w:val="000405E2"/>
    <w:rsid w:val="0004411B"/>
    <w:rsid w:val="000456F2"/>
    <w:rsid w:val="000457B2"/>
    <w:rsid w:val="00045B7D"/>
    <w:rsid w:val="0004649A"/>
    <w:rsid w:val="00053E5F"/>
    <w:rsid w:val="00054A6C"/>
    <w:rsid w:val="00055390"/>
    <w:rsid w:val="00055E97"/>
    <w:rsid w:val="00057D06"/>
    <w:rsid w:val="0006184F"/>
    <w:rsid w:val="000647C8"/>
    <w:rsid w:val="00064D0E"/>
    <w:rsid w:val="000706D8"/>
    <w:rsid w:val="0007156A"/>
    <w:rsid w:val="00072255"/>
    <w:rsid w:val="00072AD7"/>
    <w:rsid w:val="00074687"/>
    <w:rsid w:val="00074C36"/>
    <w:rsid w:val="00076DFB"/>
    <w:rsid w:val="0008040D"/>
    <w:rsid w:val="0008388B"/>
    <w:rsid w:val="00085C63"/>
    <w:rsid w:val="00087F0E"/>
    <w:rsid w:val="000934E6"/>
    <w:rsid w:val="00097A24"/>
    <w:rsid w:val="000A1A37"/>
    <w:rsid w:val="000A49BA"/>
    <w:rsid w:val="000A5F82"/>
    <w:rsid w:val="000A632F"/>
    <w:rsid w:val="000A7628"/>
    <w:rsid w:val="000B0A57"/>
    <w:rsid w:val="000B0EB5"/>
    <w:rsid w:val="000B3C2A"/>
    <w:rsid w:val="000B3FC9"/>
    <w:rsid w:val="000B7174"/>
    <w:rsid w:val="000C10CC"/>
    <w:rsid w:val="000C14A9"/>
    <w:rsid w:val="000D0FC9"/>
    <w:rsid w:val="000D3452"/>
    <w:rsid w:val="000D4365"/>
    <w:rsid w:val="000D46EA"/>
    <w:rsid w:val="000D506D"/>
    <w:rsid w:val="000D7692"/>
    <w:rsid w:val="000E1F0D"/>
    <w:rsid w:val="000E2FAA"/>
    <w:rsid w:val="000E51E1"/>
    <w:rsid w:val="000E6E9A"/>
    <w:rsid w:val="000E7635"/>
    <w:rsid w:val="000E7BE8"/>
    <w:rsid w:val="000F00EB"/>
    <w:rsid w:val="000F4661"/>
    <w:rsid w:val="000F4B80"/>
    <w:rsid w:val="000F52E1"/>
    <w:rsid w:val="000F55ED"/>
    <w:rsid w:val="00100BAB"/>
    <w:rsid w:val="00100C62"/>
    <w:rsid w:val="00102C75"/>
    <w:rsid w:val="00105B11"/>
    <w:rsid w:val="00107D58"/>
    <w:rsid w:val="001125E9"/>
    <w:rsid w:val="00112994"/>
    <w:rsid w:val="00112E42"/>
    <w:rsid w:val="00114860"/>
    <w:rsid w:val="001166B2"/>
    <w:rsid w:val="001209F6"/>
    <w:rsid w:val="00121B76"/>
    <w:rsid w:val="00124777"/>
    <w:rsid w:val="0013174C"/>
    <w:rsid w:val="00133A30"/>
    <w:rsid w:val="00135A0C"/>
    <w:rsid w:val="00136098"/>
    <w:rsid w:val="00136832"/>
    <w:rsid w:val="001371D8"/>
    <w:rsid w:val="00137500"/>
    <w:rsid w:val="00142E46"/>
    <w:rsid w:val="0014447E"/>
    <w:rsid w:val="00144A06"/>
    <w:rsid w:val="00144E05"/>
    <w:rsid w:val="00145812"/>
    <w:rsid w:val="00147E18"/>
    <w:rsid w:val="00153096"/>
    <w:rsid w:val="00153762"/>
    <w:rsid w:val="00154094"/>
    <w:rsid w:val="00154714"/>
    <w:rsid w:val="001568FD"/>
    <w:rsid w:val="00157FE2"/>
    <w:rsid w:val="00160C8D"/>
    <w:rsid w:val="00161AC4"/>
    <w:rsid w:val="00162113"/>
    <w:rsid w:val="001659B4"/>
    <w:rsid w:val="0017049A"/>
    <w:rsid w:val="00173220"/>
    <w:rsid w:val="001734EE"/>
    <w:rsid w:val="00174589"/>
    <w:rsid w:val="00175D79"/>
    <w:rsid w:val="001815BD"/>
    <w:rsid w:val="0018183B"/>
    <w:rsid w:val="0018210B"/>
    <w:rsid w:val="00183678"/>
    <w:rsid w:val="00184490"/>
    <w:rsid w:val="00184993"/>
    <w:rsid w:val="00194BB1"/>
    <w:rsid w:val="00195A87"/>
    <w:rsid w:val="00195D9F"/>
    <w:rsid w:val="0019646D"/>
    <w:rsid w:val="00197C7E"/>
    <w:rsid w:val="001A1890"/>
    <w:rsid w:val="001A1AF1"/>
    <w:rsid w:val="001A2681"/>
    <w:rsid w:val="001A2889"/>
    <w:rsid w:val="001A423A"/>
    <w:rsid w:val="001A522C"/>
    <w:rsid w:val="001A6C96"/>
    <w:rsid w:val="001A7F62"/>
    <w:rsid w:val="001B3D4D"/>
    <w:rsid w:val="001B5099"/>
    <w:rsid w:val="001B5CCD"/>
    <w:rsid w:val="001B5D68"/>
    <w:rsid w:val="001B6234"/>
    <w:rsid w:val="001C052C"/>
    <w:rsid w:val="001C15CB"/>
    <w:rsid w:val="001C221F"/>
    <w:rsid w:val="001C2DAB"/>
    <w:rsid w:val="001C387D"/>
    <w:rsid w:val="001C4BCD"/>
    <w:rsid w:val="001C5DC3"/>
    <w:rsid w:val="001C6E03"/>
    <w:rsid w:val="001C73C6"/>
    <w:rsid w:val="001D6CD3"/>
    <w:rsid w:val="001E0B03"/>
    <w:rsid w:val="001E1E1F"/>
    <w:rsid w:val="001E2839"/>
    <w:rsid w:val="001E5FB9"/>
    <w:rsid w:val="001E7B78"/>
    <w:rsid w:val="001E7F7D"/>
    <w:rsid w:val="001F1AF5"/>
    <w:rsid w:val="001F295E"/>
    <w:rsid w:val="001F3C35"/>
    <w:rsid w:val="001F4DA5"/>
    <w:rsid w:val="001F4DD4"/>
    <w:rsid w:val="001F4F43"/>
    <w:rsid w:val="001F5530"/>
    <w:rsid w:val="001F6AFB"/>
    <w:rsid w:val="002026BD"/>
    <w:rsid w:val="002027E6"/>
    <w:rsid w:val="00202A0B"/>
    <w:rsid w:val="00203329"/>
    <w:rsid w:val="00206D0A"/>
    <w:rsid w:val="00210756"/>
    <w:rsid w:val="00210C6C"/>
    <w:rsid w:val="002162B5"/>
    <w:rsid w:val="00216789"/>
    <w:rsid w:val="002201A1"/>
    <w:rsid w:val="002205CC"/>
    <w:rsid w:val="00224237"/>
    <w:rsid w:val="00225B89"/>
    <w:rsid w:val="00226D0D"/>
    <w:rsid w:val="00227850"/>
    <w:rsid w:val="00227DC0"/>
    <w:rsid w:val="00227E10"/>
    <w:rsid w:val="00232784"/>
    <w:rsid w:val="00235463"/>
    <w:rsid w:val="002378A2"/>
    <w:rsid w:val="0024212A"/>
    <w:rsid w:val="00242A6A"/>
    <w:rsid w:val="00243CF8"/>
    <w:rsid w:val="002467D3"/>
    <w:rsid w:val="00247532"/>
    <w:rsid w:val="00247E97"/>
    <w:rsid w:val="00250EBF"/>
    <w:rsid w:val="00250F01"/>
    <w:rsid w:val="0025379B"/>
    <w:rsid w:val="002543BD"/>
    <w:rsid w:val="00263D3B"/>
    <w:rsid w:val="002658C6"/>
    <w:rsid w:val="00265FB9"/>
    <w:rsid w:val="0027056E"/>
    <w:rsid w:val="00271846"/>
    <w:rsid w:val="00271B55"/>
    <w:rsid w:val="00273214"/>
    <w:rsid w:val="002742DD"/>
    <w:rsid w:val="0027463C"/>
    <w:rsid w:val="002762A4"/>
    <w:rsid w:val="0027661B"/>
    <w:rsid w:val="0028129F"/>
    <w:rsid w:val="00294673"/>
    <w:rsid w:val="002A1E04"/>
    <w:rsid w:val="002A53CF"/>
    <w:rsid w:val="002A61A9"/>
    <w:rsid w:val="002A7320"/>
    <w:rsid w:val="002B0AF8"/>
    <w:rsid w:val="002B0ECA"/>
    <w:rsid w:val="002B1609"/>
    <w:rsid w:val="002B2B00"/>
    <w:rsid w:val="002B317D"/>
    <w:rsid w:val="002B74FD"/>
    <w:rsid w:val="002B75A4"/>
    <w:rsid w:val="002C4271"/>
    <w:rsid w:val="002C45A3"/>
    <w:rsid w:val="002C53E4"/>
    <w:rsid w:val="002C6D00"/>
    <w:rsid w:val="002C7322"/>
    <w:rsid w:val="002D04DA"/>
    <w:rsid w:val="002D1561"/>
    <w:rsid w:val="002D22F6"/>
    <w:rsid w:val="002D2B75"/>
    <w:rsid w:val="002D66FB"/>
    <w:rsid w:val="002E2B03"/>
    <w:rsid w:val="002E433B"/>
    <w:rsid w:val="002E68D2"/>
    <w:rsid w:val="002E73F1"/>
    <w:rsid w:val="002F0BFE"/>
    <w:rsid w:val="002F2562"/>
    <w:rsid w:val="002F43A0"/>
    <w:rsid w:val="002F44CC"/>
    <w:rsid w:val="002F5133"/>
    <w:rsid w:val="002F56E1"/>
    <w:rsid w:val="002F65FA"/>
    <w:rsid w:val="002F7CAA"/>
    <w:rsid w:val="002F7FE3"/>
    <w:rsid w:val="003013C9"/>
    <w:rsid w:val="0030171C"/>
    <w:rsid w:val="003038AC"/>
    <w:rsid w:val="003049CB"/>
    <w:rsid w:val="00315C6F"/>
    <w:rsid w:val="00315DCE"/>
    <w:rsid w:val="0031672F"/>
    <w:rsid w:val="00320E2D"/>
    <w:rsid w:val="00321A5D"/>
    <w:rsid w:val="00321EB1"/>
    <w:rsid w:val="00321F80"/>
    <w:rsid w:val="003229A5"/>
    <w:rsid w:val="003256B8"/>
    <w:rsid w:val="0032757A"/>
    <w:rsid w:val="00327A32"/>
    <w:rsid w:val="003423A5"/>
    <w:rsid w:val="00342505"/>
    <w:rsid w:val="00342BEC"/>
    <w:rsid w:val="00342E0C"/>
    <w:rsid w:val="0034344C"/>
    <w:rsid w:val="00343E42"/>
    <w:rsid w:val="00351BA2"/>
    <w:rsid w:val="00352DB3"/>
    <w:rsid w:val="00353A3F"/>
    <w:rsid w:val="003556FF"/>
    <w:rsid w:val="00355FAA"/>
    <w:rsid w:val="0036192D"/>
    <w:rsid w:val="0036197C"/>
    <w:rsid w:val="0036578C"/>
    <w:rsid w:val="003767FB"/>
    <w:rsid w:val="00376CE0"/>
    <w:rsid w:val="00377001"/>
    <w:rsid w:val="00377ED7"/>
    <w:rsid w:val="0038125F"/>
    <w:rsid w:val="00381FED"/>
    <w:rsid w:val="00382428"/>
    <w:rsid w:val="003860EF"/>
    <w:rsid w:val="00392201"/>
    <w:rsid w:val="00393571"/>
    <w:rsid w:val="003943A0"/>
    <w:rsid w:val="00396078"/>
    <w:rsid w:val="003965F5"/>
    <w:rsid w:val="003A2F23"/>
    <w:rsid w:val="003A4D68"/>
    <w:rsid w:val="003A50A1"/>
    <w:rsid w:val="003A5D5C"/>
    <w:rsid w:val="003A5DE1"/>
    <w:rsid w:val="003A664A"/>
    <w:rsid w:val="003A67FF"/>
    <w:rsid w:val="003A75EB"/>
    <w:rsid w:val="003B1101"/>
    <w:rsid w:val="003B1EF8"/>
    <w:rsid w:val="003B2025"/>
    <w:rsid w:val="003B3DF9"/>
    <w:rsid w:val="003B3E80"/>
    <w:rsid w:val="003B570A"/>
    <w:rsid w:val="003B5DD3"/>
    <w:rsid w:val="003B6FFF"/>
    <w:rsid w:val="003B7138"/>
    <w:rsid w:val="003C1A00"/>
    <w:rsid w:val="003C6EC2"/>
    <w:rsid w:val="003C7390"/>
    <w:rsid w:val="003D191E"/>
    <w:rsid w:val="003D2DA5"/>
    <w:rsid w:val="003D3700"/>
    <w:rsid w:val="003D5B67"/>
    <w:rsid w:val="003D6A35"/>
    <w:rsid w:val="003E0CA3"/>
    <w:rsid w:val="003E48C3"/>
    <w:rsid w:val="003E657C"/>
    <w:rsid w:val="003F6898"/>
    <w:rsid w:val="00402089"/>
    <w:rsid w:val="00403527"/>
    <w:rsid w:val="00404EFD"/>
    <w:rsid w:val="004101A8"/>
    <w:rsid w:val="004125C3"/>
    <w:rsid w:val="00417E8E"/>
    <w:rsid w:val="00420EFB"/>
    <w:rsid w:val="004230D6"/>
    <w:rsid w:val="00423C16"/>
    <w:rsid w:val="004245B5"/>
    <w:rsid w:val="004252BA"/>
    <w:rsid w:val="004278E4"/>
    <w:rsid w:val="004304B9"/>
    <w:rsid w:val="0043242B"/>
    <w:rsid w:val="00432C7F"/>
    <w:rsid w:val="0043330F"/>
    <w:rsid w:val="004346E2"/>
    <w:rsid w:val="00434FED"/>
    <w:rsid w:val="004368C3"/>
    <w:rsid w:val="0044712D"/>
    <w:rsid w:val="00450D10"/>
    <w:rsid w:val="004519A3"/>
    <w:rsid w:val="00454365"/>
    <w:rsid w:val="0045457D"/>
    <w:rsid w:val="00456BE8"/>
    <w:rsid w:val="00462FAD"/>
    <w:rsid w:val="00466741"/>
    <w:rsid w:val="00466C80"/>
    <w:rsid w:val="00472A57"/>
    <w:rsid w:val="00474819"/>
    <w:rsid w:val="00477941"/>
    <w:rsid w:val="00480543"/>
    <w:rsid w:val="00484454"/>
    <w:rsid w:val="00485364"/>
    <w:rsid w:val="00486985"/>
    <w:rsid w:val="004908DE"/>
    <w:rsid w:val="00491D7D"/>
    <w:rsid w:val="004938D4"/>
    <w:rsid w:val="00495337"/>
    <w:rsid w:val="004965C5"/>
    <w:rsid w:val="00497CE6"/>
    <w:rsid w:val="004A119D"/>
    <w:rsid w:val="004A1C83"/>
    <w:rsid w:val="004A2615"/>
    <w:rsid w:val="004A3313"/>
    <w:rsid w:val="004A3E17"/>
    <w:rsid w:val="004A687F"/>
    <w:rsid w:val="004A6D18"/>
    <w:rsid w:val="004B21D3"/>
    <w:rsid w:val="004B2370"/>
    <w:rsid w:val="004B3303"/>
    <w:rsid w:val="004B5954"/>
    <w:rsid w:val="004B5EBE"/>
    <w:rsid w:val="004B75A0"/>
    <w:rsid w:val="004C3C1A"/>
    <w:rsid w:val="004C677A"/>
    <w:rsid w:val="004C7759"/>
    <w:rsid w:val="004D03E1"/>
    <w:rsid w:val="004D1007"/>
    <w:rsid w:val="004D1827"/>
    <w:rsid w:val="004D2A1B"/>
    <w:rsid w:val="004D4B9C"/>
    <w:rsid w:val="004D511E"/>
    <w:rsid w:val="004D5AE5"/>
    <w:rsid w:val="004D631D"/>
    <w:rsid w:val="004D6709"/>
    <w:rsid w:val="004E0A65"/>
    <w:rsid w:val="004E3487"/>
    <w:rsid w:val="004E3927"/>
    <w:rsid w:val="004E5136"/>
    <w:rsid w:val="004F3462"/>
    <w:rsid w:val="004F437C"/>
    <w:rsid w:val="004F439A"/>
    <w:rsid w:val="004F5CE1"/>
    <w:rsid w:val="005001B3"/>
    <w:rsid w:val="005029BC"/>
    <w:rsid w:val="005036D2"/>
    <w:rsid w:val="00503DC6"/>
    <w:rsid w:val="005078EF"/>
    <w:rsid w:val="00510830"/>
    <w:rsid w:val="005147F5"/>
    <w:rsid w:val="005164B9"/>
    <w:rsid w:val="00520BCC"/>
    <w:rsid w:val="00521A6B"/>
    <w:rsid w:val="00521BD8"/>
    <w:rsid w:val="005241C5"/>
    <w:rsid w:val="00531DFF"/>
    <w:rsid w:val="00531FFE"/>
    <w:rsid w:val="005339DD"/>
    <w:rsid w:val="005358E1"/>
    <w:rsid w:val="00537FBC"/>
    <w:rsid w:val="0054059F"/>
    <w:rsid w:val="0054306E"/>
    <w:rsid w:val="0054384E"/>
    <w:rsid w:val="0054564C"/>
    <w:rsid w:val="00546623"/>
    <w:rsid w:val="00547F36"/>
    <w:rsid w:val="00551357"/>
    <w:rsid w:val="005530A6"/>
    <w:rsid w:val="00555B68"/>
    <w:rsid w:val="00555EC7"/>
    <w:rsid w:val="005613DA"/>
    <w:rsid w:val="00561D3C"/>
    <w:rsid w:val="00564504"/>
    <w:rsid w:val="00567EB0"/>
    <w:rsid w:val="0057008E"/>
    <w:rsid w:val="005722BF"/>
    <w:rsid w:val="00575F7D"/>
    <w:rsid w:val="00576879"/>
    <w:rsid w:val="005856E4"/>
    <w:rsid w:val="005868D7"/>
    <w:rsid w:val="0058775F"/>
    <w:rsid w:val="0059369C"/>
    <w:rsid w:val="005944A6"/>
    <w:rsid w:val="00597615"/>
    <w:rsid w:val="005A0AD7"/>
    <w:rsid w:val="005A3644"/>
    <w:rsid w:val="005A3763"/>
    <w:rsid w:val="005A3F90"/>
    <w:rsid w:val="005A5B25"/>
    <w:rsid w:val="005B4A9C"/>
    <w:rsid w:val="005B5A5B"/>
    <w:rsid w:val="005B6EAB"/>
    <w:rsid w:val="005C175E"/>
    <w:rsid w:val="005C31BA"/>
    <w:rsid w:val="005C34A5"/>
    <w:rsid w:val="005C4645"/>
    <w:rsid w:val="005C50F9"/>
    <w:rsid w:val="005C607B"/>
    <w:rsid w:val="005C678C"/>
    <w:rsid w:val="005C7B94"/>
    <w:rsid w:val="005D170D"/>
    <w:rsid w:val="005D34E2"/>
    <w:rsid w:val="005D4EE7"/>
    <w:rsid w:val="005D5DF6"/>
    <w:rsid w:val="005D7C28"/>
    <w:rsid w:val="005E19D8"/>
    <w:rsid w:val="005E20C2"/>
    <w:rsid w:val="005E248E"/>
    <w:rsid w:val="005E3C6B"/>
    <w:rsid w:val="005E4593"/>
    <w:rsid w:val="005E5910"/>
    <w:rsid w:val="005E780B"/>
    <w:rsid w:val="005F602B"/>
    <w:rsid w:val="005F68A4"/>
    <w:rsid w:val="005F6C93"/>
    <w:rsid w:val="005F79E3"/>
    <w:rsid w:val="00601F07"/>
    <w:rsid w:val="00602C81"/>
    <w:rsid w:val="00603AD1"/>
    <w:rsid w:val="006048AB"/>
    <w:rsid w:val="00604A94"/>
    <w:rsid w:val="00604D8C"/>
    <w:rsid w:val="006071C0"/>
    <w:rsid w:val="006073F9"/>
    <w:rsid w:val="00607BD6"/>
    <w:rsid w:val="00610140"/>
    <w:rsid w:val="006123C4"/>
    <w:rsid w:val="00613320"/>
    <w:rsid w:val="006134CB"/>
    <w:rsid w:val="00613984"/>
    <w:rsid w:val="00617139"/>
    <w:rsid w:val="0062246A"/>
    <w:rsid w:val="00625008"/>
    <w:rsid w:val="00625221"/>
    <w:rsid w:val="00631FED"/>
    <w:rsid w:val="006400D7"/>
    <w:rsid w:val="00641A0B"/>
    <w:rsid w:val="00641C86"/>
    <w:rsid w:val="00642023"/>
    <w:rsid w:val="00643664"/>
    <w:rsid w:val="006463DA"/>
    <w:rsid w:val="00650772"/>
    <w:rsid w:val="006507B0"/>
    <w:rsid w:val="00656F12"/>
    <w:rsid w:val="0065757E"/>
    <w:rsid w:val="006635EE"/>
    <w:rsid w:val="00663725"/>
    <w:rsid w:val="006662A6"/>
    <w:rsid w:val="006706C3"/>
    <w:rsid w:val="00670E84"/>
    <w:rsid w:val="0067120D"/>
    <w:rsid w:val="00671262"/>
    <w:rsid w:val="006714ED"/>
    <w:rsid w:val="006722A0"/>
    <w:rsid w:val="00675484"/>
    <w:rsid w:val="00680CD2"/>
    <w:rsid w:val="00682F6A"/>
    <w:rsid w:val="00685A3F"/>
    <w:rsid w:val="00685D9E"/>
    <w:rsid w:val="0068633D"/>
    <w:rsid w:val="0068761B"/>
    <w:rsid w:val="0069050B"/>
    <w:rsid w:val="00691019"/>
    <w:rsid w:val="00693232"/>
    <w:rsid w:val="00693E70"/>
    <w:rsid w:val="00695877"/>
    <w:rsid w:val="00696B91"/>
    <w:rsid w:val="006A03FF"/>
    <w:rsid w:val="006A3DD9"/>
    <w:rsid w:val="006A631C"/>
    <w:rsid w:val="006A6E00"/>
    <w:rsid w:val="006A777C"/>
    <w:rsid w:val="006A78C2"/>
    <w:rsid w:val="006B0407"/>
    <w:rsid w:val="006B0B35"/>
    <w:rsid w:val="006B3782"/>
    <w:rsid w:val="006B6025"/>
    <w:rsid w:val="006B6576"/>
    <w:rsid w:val="006C1565"/>
    <w:rsid w:val="006C29AD"/>
    <w:rsid w:val="006C6F16"/>
    <w:rsid w:val="006C74AB"/>
    <w:rsid w:val="006D3649"/>
    <w:rsid w:val="006D422B"/>
    <w:rsid w:val="006D42DE"/>
    <w:rsid w:val="006D4B24"/>
    <w:rsid w:val="006D4FCE"/>
    <w:rsid w:val="006D78B0"/>
    <w:rsid w:val="006E1C9A"/>
    <w:rsid w:val="006E3B79"/>
    <w:rsid w:val="006E3F9B"/>
    <w:rsid w:val="006E4CEB"/>
    <w:rsid w:val="006E7B5E"/>
    <w:rsid w:val="006F1022"/>
    <w:rsid w:val="006F228E"/>
    <w:rsid w:val="006F296F"/>
    <w:rsid w:val="006F366D"/>
    <w:rsid w:val="006F57D7"/>
    <w:rsid w:val="006F58CF"/>
    <w:rsid w:val="00703B40"/>
    <w:rsid w:val="00706044"/>
    <w:rsid w:val="0070775F"/>
    <w:rsid w:val="007107B8"/>
    <w:rsid w:val="00711273"/>
    <w:rsid w:val="007112E0"/>
    <w:rsid w:val="007118D0"/>
    <w:rsid w:val="00714BA2"/>
    <w:rsid w:val="007174AB"/>
    <w:rsid w:val="0071752B"/>
    <w:rsid w:val="00720200"/>
    <w:rsid w:val="00723879"/>
    <w:rsid w:val="0072447D"/>
    <w:rsid w:val="00726478"/>
    <w:rsid w:val="00730819"/>
    <w:rsid w:val="007333AF"/>
    <w:rsid w:val="0074075F"/>
    <w:rsid w:val="00746E16"/>
    <w:rsid w:val="007470E3"/>
    <w:rsid w:val="00751668"/>
    <w:rsid w:val="00753802"/>
    <w:rsid w:val="007562E6"/>
    <w:rsid w:val="00757094"/>
    <w:rsid w:val="0076328B"/>
    <w:rsid w:val="0076350F"/>
    <w:rsid w:val="00766856"/>
    <w:rsid w:val="00766BC0"/>
    <w:rsid w:val="00770C57"/>
    <w:rsid w:val="0077176F"/>
    <w:rsid w:val="00773305"/>
    <w:rsid w:val="00773518"/>
    <w:rsid w:val="00773A42"/>
    <w:rsid w:val="0077404E"/>
    <w:rsid w:val="00775604"/>
    <w:rsid w:val="007802C2"/>
    <w:rsid w:val="007818F1"/>
    <w:rsid w:val="007833E2"/>
    <w:rsid w:val="007834B3"/>
    <w:rsid w:val="00783F22"/>
    <w:rsid w:val="0079027C"/>
    <w:rsid w:val="007909A9"/>
    <w:rsid w:val="00790CAA"/>
    <w:rsid w:val="00792548"/>
    <w:rsid w:val="00792911"/>
    <w:rsid w:val="007930D3"/>
    <w:rsid w:val="0079322C"/>
    <w:rsid w:val="007A3D3B"/>
    <w:rsid w:val="007A6428"/>
    <w:rsid w:val="007A66FB"/>
    <w:rsid w:val="007B1754"/>
    <w:rsid w:val="007B1969"/>
    <w:rsid w:val="007B1F52"/>
    <w:rsid w:val="007B4903"/>
    <w:rsid w:val="007B6F1B"/>
    <w:rsid w:val="007C0DD1"/>
    <w:rsid w:val="007C14C5"/>
    <w:rsid w:val="007C2778"/>
    <w:rsid w:val="007C3926"/>
    <w:rsid w:val="007C5E58"/>
    <w:rsid w:val="007C7A88"/>
    <w:rsid w:val="007C7D8B"/>
    <w:rsid w:val="007D28B4"/>
    <w:rsid w:val="007D4EC8"/>
    <w:rsid w:val="007D5583"/>
    <w:rsid w:val="007D65F7"/>
    <w:rsid w:val="007D6A59"/>
    <w:rsid w:val="007E075C"/>
    <w:rsid w:val="007E2049"/>
    <w:rsid w:val="007E6B45"/>
    <w:rsid w:val="007E7857"/>
    <w:rsid w:val="007E78D6"/>
    <w:rsid w:val="007F1624"/>
    <w:rsid w:val="008018F6"/>
    <w:rsid w:val="008033C4"/>
    <w:rsid w:val="00803BD7"/>
    <w:rsid w:val="00806EF0"/>
    <w:rsid w:val="00807763"/>
    <w:rsid w:val="008202F5"/>
    <w:rsid w:val="008218B4"/>
    <w:rsid w:val="008225DC"/>
    <w:rsid w:val="008239A0"/>
    <w:rsid w:val="00823F5C"/>
    <w:rsid w:val="00824249"/>
    <w:rsid w:val="00824EBC"/>
    <w:rsid w:val="008254EF"/>
    <w:rsid w:val="00827B1A"/>
    <w:rsid w:val="008310C6"/>
    <w:rsid w:val="00832098"/>
    <w:rsid w:val="00834BA0"/>
    <w:rsid w:val="0083628C"/>
    <w:rsid w:val="00837B88"/>
    <w:rsid w:val="00842032"/>
    <w:rsid w:val="00847608"/>
    <w:rsid w:val="00847C39"/>
    <w:rsid w:val="00852DC0"/>
    <w:rsid w:val="00853F42"/>
    <w:rsid w:val="0085434F"/>
    <w:rsid w:val="0085712C"/>
    <w:rsid w:val="00864A54"/>
    <w:rsid w:val="00866379"/>
    <w:rsid w:val="0086683B"/>
    <w:rsid w:val="00866A45"/>
    <w:rsid w:val="00866ACD"/>
    <w:rsid w:val="00866B6F"/>
    <w:rsid w:val="008710C7"/>
    <w:rsid w:val="008717C1"/>
    <w:rsid w:val="0087260F"/>
    <w:rsid w:val="00872AB0"/>
    <w:rsid w:val="00873E09"/>
    <w:rsid w:val="00874F35"/>
    <w:rsid w:val="00875405"/>
    <w:rsid w:val="00887247"/>
    <w:rsid w:val="0088757E"/>
    <w:rsid w:val="00891AA0"/>
    <w:rsid w:val="008927D0"/>
    <w:rsid w:val="00894522"/>
    <w:rsid w:val="008947D4"/>
    <w:rsid w:val="00894BA2"/>
    <w:rsid w:val="00894D39"/>
    <w:rsid w:val="00895DFA"/>
    <w:rsid w:val="0089759F"/>
    <w:rsid w:val="008A2E51"/>
    <w:rsid w:val="008A32A8"/>
    <w:rsid w:val="008A4AE0"/>
    <w:rsid w:val="008A58B0"/>
    <w:rsid w:val="008A605C"/>
    <w:rsid w:val="008A7F89"/>
    <w:rsid w:val="008B05DF"/>
    <w:rsid w:val="008B2DE4"/>
    <w:rsid w:val="008B7ECC"/>
    <w:rsid w:val="008C1750"/>
    <w:rsid w:val="008C3409"/>
    <w:rsid w:val="008C3772"/>
    <w:rsid w:val="008C519E"/>
    <w:rsid w:val="008C53CC"/>
    <w:rsid w:val="008D217E"/>
    <w:rsid w:val="008D22D0"/>
    <w:rsid w:val="008D2BE8"/>
    <w:rsid w:val="008D4491"/>
    <w:rsid w:val="008D4BEB"/>
    <w:rsid w:val="008D5147"/>
    <w:rsid w:val="008D6AA7"/>
    <w:rsid w:val="008D7383"/>
    <w:rsid w:val="008E29DF"/>
    <w:rsid w:val="008E2EA9"/>
    <w:rsid w:val="008E499A"/>
    <w:rsid w:val="008E4AA4"/>
    <w:rsid w:val="008F1476"/>
    <w:rsid w:val="008F41D5"/>
    <w:rsid w:val="008F593C"/>
    <w:rsid w:val="008F7E87"/>
    <w:rsid w:val="00900BA8"/>
    <w:rsid w:val="00901490"/>
    <w:rsid w:val="009024D1"/>
    <w:rsid w:val="00905A3E"/>
    <w:rsid w:val="00907B61"/>
    <w:rsid w:val="009105CC"/>
    <w:rsid w:val="00910A73"/>
    <w:rsid w:val="00914C62"/>
    <w:rsid w:val="00920061"/>
    <w:rsid w:val="009200FA"/>
    <w:rsid w:val="0092015B"/>
    <w:rsid w:val="00921592"/>
    <w:rsid w:val="00925779"/>
    <w:rsid w:val="00934FAE"/>
    <w:rsid w:val="00940C6A"/>
    <w:rsid w:val="00942A4E"/>
    <w:rsid w:val="00945D42"/>
    <w:rsid w:val="0094712C"/>
    <w:rsid w:val="00950086"/>
    <w:rsid w:val="009536E9"/>
    <w:rsid w:val="00953A9F"/>
    <w:rsid w:val="00955518"/>
    <w:rsid w:val="009566A5"/>
    <w:rsid w:val="00957E1F"/>
    <w:rsid w:val="00960F5A"/>
    <w:rsid w:val="00962032"/>
    <w:rsid w:val="009647F5"/>
    <w:rsid w:val="00966DC0"/>
    <w:rsid w:val="009746C6"/>
    <w:rsid w:val="009746FA"/>
    <w:rsid w:val="00977878"/>
    <w:rsid w:val="009813A3"/>
    <w:rsid w:val="009852CC"/>
    <w:rsid w:val="00985D79"/>
    <w:rsid w:val="00985FF2"/>
    <w:rsid w:val="00986ABF"/>
    <w:rsid w:val="00986C15"/>
    <w:rsid w:val="0099095A"/>
    <w:rsid w:val="009915B9"/>
    <w:rsid w:val="00991D39"/>
    <w:rsid w:val="00993AFE"/>
    <w:rsid w:val="00997FE8"/>
    <w:rsid w:val="009A088F"/>
    <w:rsid w:val="009A3BE3"/>
    <w:rsid w:val="009A4210"/>
    <w:rsid w:val="009A5BBB"/>
    <w:rsid w:val="009B0A39"/>
    <w:rsid w:val="009B2478"/>
    <w:rsid w:val="009B4D10"/>
    <w:rsid w:val="009B71CE"/>
    <w:rsid w:val="009B789F"/>
    <w:rsid w:val="009B7CDF"/>
    <w:rsid w:val="009C0124"/>
    <w:rsid w:val="009C2D4C"/>
    <w:rsid w:val="009C3E0C"/>
    <w:rsid w:val="009C45BB"/>
    <w:rsid w:val="009C4B33"/>
    <w:rsid w:val="009C77C2"/>
    <w:rsid w:val="009C77D0"/>
    <w:rsid w:val="009D0C0C"/>
    <w:rsid w:val="009D177F"/>
    <w:rsid w:val="009D30FB"/>
    <w:rsid w:val="009D3347"/>
    <w:rsid w:val="009D7688"/>
    <w:rsid w:val="009D7A55"/>
    <w:rsid w:val="009E0F72"/>
    <w:rsid w:val="009E126D"/>
    <w:rsid w:val="009E1A7E"/>
    <w:rsid w:val="009E1B3C"/>
    <w:rsid w:val="009E1CAF"/>
    <w:rsid w:val="009E2D98"/>
    <w:rsid w:val="009E5EDC"/>
    <w:rsid w:val="009E6CE9"/>
    <w:rsid w:val="009E76DE"/>
    <w:rsid w:val="009F0D25"/>
    <w:rsid w:val="009F2C6E"/>
    <w:rsid w:val="009F2D50"/>
    <w:rsid w:val="009F3BDC"/>
    <w:rsid w:val="009F4626"/>
    <w:rsid w:val="009F4743"/>
    <w:rsid w:val="009F73F7"/>
    <w:rsid w:val="009F7A08"/>
    <w:rsid w:val="00A01D6E"/>
    <w:rsid w:val="00A0567A"/>
    <w:rsid w:val="00A05A94"/>
    <w:rsid w:val="00A062AC"/>
    <w:rsid w:val="00A065DD"/>
    <w:rsid w:val="00A07A32"/>
    <w:rsid w:val="00A10B87"/>
    <w:rsid w:val="00A10D2E"/>
    <w:rsid w:val="00A11D67"/>
    <w:rsid w:val="00A1201F"/>
    <w:rsid w:val="00A127EC"/>
    <w:rsid w:val="00A12BD6"/>
    <w:rsid w:val="00A15DA5"/>
    <w:rsid w:val="00A1660C"/>
    <w:rsid w:val="00A17C5C"/>
    <w:rsid w:val="00A213AC"/>
    <w:rsid w:val="00A21FD0"/>
    <w:rsid w:val="00A25BB1"/>
    <w:rsid w:val="00A274B2"/>
    <w:rsid w:val="00A275B4"/>
    <w:rsid w:val="00A31DB5"/>
    <w:rsid w:val="00A31E0E"/>
    <w:rsid w:val="00A32A54"/>
    <w:rsid w:val="00A34A7B"/>
    <w:rsid w:val="00A50D41"/>
    <w:rsid w:val="00A51482"/>
    <w:rsid w:val="00A52610"/>
    <w:rsid w:val="00A52F50"/>
    <w:rsid w:val="00A60CEA"/>
    <w:rsid w:val="00A62989"/>
    <w:rsid w:val="00A654AB"/>
    <w:rsid w:val="00A65640"/>
    <w:rsid w:val="00A65A8B"/>
    <w:rsid w:val="00A702E8"/>
    <w:rsid w:val="00A718CD"/>
    <w:rsid w:val="00A723D1"/>
    <w:rsid w:val="00A73D3C"/>
    <w:rsid w:val="00A75C5F"/>
    <w:rsid w:val="00A779E3"/>
    <w:rsid w:val="00A854B8"/>
    <w:rsid w:val="00A8554F"/>
    <w:rsid w:val="00A872CA"/>
    <w:rsid w:val="00A9168F"/>
    <w:rsid w:val="00A9576F"/>
    <w:rsid w:val="00A95993"/>
    <w:rsid w:val="00A961A7"/>
    <w:rsid w:val="00A96333"/>
    <w:rsid w:val="00AA04EF"/>
    <w:rsid w:val="00AA0FBE"/>
    <w:rsid w:val="00AA11F7"/>
    <w:rsid w:val="00AA5AB8"/>
    <w:rsid w:val="00AB58E5"/>
    <w:rsid w:val="00AB5D01"/>
    <w:rsid w:val="00AC3ACF"/>
    <w:rsid w:val="00AC4212"/>
    <w:rsid w:val="00AC47BD"/>
    <w:rsid w:val="00AC6592"/>
    <w:rsid w:val="00AC7D83"/>
    <w:rsid w:val="00AD1547"/>
    <w:rsid w:val="00AD1AC5"/>
    <w:rsid w:val="00AD28E2"/>
    <w:rsid w:val="00AD3BC9"/>
    <w:rsid w:val="00AD46CB"/>
    <w:rsid w:val="00AD4A11"/>
    <w:rsid w:val="00AD5735"/>
    <w:rsid w:val="00AD7B43"/>
    <w:rsid w:val="00AE14E3"/>
    <w:rsid w:val="00AE172D"/>
    <w:rsid w:val="00AE5D52"/>
    <w:rsid w:val="00AE6B45"/>
    <w:rsid w:val="00AE6C31"/>
    <w:rsid w:val="00AE71CE"/>
    <w:rsid w:val="00AF104E"/>
    <w:rsid w:val="00AF1FFB"/>
    <w:rsid w:val="00AF4C52"/>
    <w:rsid w:val="00AF4DBA"/>
    <w:rsid w:val="00AF4EF6"/>
    <w:rsid w:val="00AF5DFE"/>
    <w:rsid w:val="00B008B8"/>
    <w:rsid w:val="00B00E53"/>
    <w:rsid w:val="00B00F1F"/>
    <w:rsid w:val="00B0169D"/>
    <w:rsid w:val="00B0197F"/>
    <w:rsid w:val="00B01D0B"/>
    <w:rsid w:val="00B036A5"/>
    <w:rsid w:val="00B037AE"/>
    <w:rsid w:val="00B03CD2"/>
    <w:rsid w:val="00B10553"/>
    <w:rsid w:val="00B1145B"/>
    <w:rsid w:val="00B11686"/>
    <w:rsid w:val="00B11C95"/>
    <w:rsid w:val="00B14B0E"/>
    <w:rsid w:val="00B1763C"/>
    <w:rsid w:val="00B21785"/>
    <w:rsid w:val="00B21D51"/>
    <w:rsid w:val="00B21D82"/>
    <w:rsid w:val="00B24118"/>
    <w:rsid w:val="00B24ECB"/>
    <w:rsid w:val="00B267D8"/>
    <w:rsid w:val="00B32886"/>
    <w:rsid w:val="00B32B19"/>
    <w:rsid w:val="00B334A2"/>
    <w:rsid w:val="00B33B8E"/>
    <w:rsid w:val="00B4052D"/>
    <w:rsid w:val="00B417E1"/>
    <w:rsid w:val="00B41E7B"/>
    <w:rsid w:val="00B428AB"/>
    <w:rsid w:val="00B42E86"/>
    <w:rsid w:val="00B434FD"/>
    <w:rsid w:val="00B44455"/>
    <w:rsid w:val="00B46A77"/>
    <w:rsid w:val="00B47C78"/>
    <w:rsid w:val="00B5223B"/>
    <w:rsid w:val="00B53C34"/>
    <w:rsid w:val="00B56807"/>
    <w:rsid w:val="00B56EF3"/>
    <w:rsid w:val="00B57A1B"/>
    <w:rsid w:val="00B602AC"/>
    <w:rsid w:val="00B60BFF"/>
    <w:rsid w:val="00B61688"/>
    <w:rsid w:val="00B617E4"/>
    <w:rsid w:val="00B66547"/>
    <w:rsid w:val="00B71716"/>
    <w:rsid w:val="00B71FF7"/>
    <w:rsid w:val="00B74FA4"/>
    <w:rsid w:val="00B77DCC"/>
    <w:rsid w:val="00B80F07"/>
    <w:rsid w:val="00B82B58"/>
    <w:rsid w:val="00B83701"/>
    <w:rsid w:val="00B907CC"/>
    <w:rsid w:val="00B954E8"/>
    <w:rsid w:val="00B95F50"/>
    <w:rsid w:val="00B976BB"/>
    <w:rsid w:val="00BA2A74"/>
    <w:rsid w:val="00BA403B"/>
    <w:rsid w:val="00BB0C20"/>
    <w:rsid w:val="00BB15E1"/>
    <w:rsid w:val="00BB54E2"/>
    <w:rsid w:val="00BB7F53"/>
    <w:rsid w:val="00BC01EF"/>
    <w:rsid w:val="00BC2C6C"/>
    <w:rsid w:val="00BC2E5B"/>
    <w:rsid w:val="00BC2F61"/>
    <w:rsid w:val="00BC335F"/>
    <w:rsid w:val="00BC455D"/>
    <w:rsid w:val="00BC49C1"/>
    <w:rsid w:val="00BD43AC"/>
    <w:rsid w:val="00BD485E"/>
    <w:rsid w:val="00BD5181"/>
    <w:rsid w:val="00BD5D31"/>
    <w:rsid w:val="00BE0523"/>
    <w:rsid w:val="00BE196A"/>
    <w:rsid w:val="00BE37B3"/>
    <w:rsid w:val="00BE59CD"/>
    <w:rsid w:val="00BE698D"/>
    <w:rsid w:val="00BE78B8"/>
    <w:rsid w:val="00BF00F8"/>
    <w:rsid w:val="00BF09D7"/>
    <w:rsid w:val="00BF1416"/>
    <w:rsid w:val="00BF220C"/>
    <w:rsid w:val="00BF221D"/>
    <w:rsid w:val="00BF23F2"/>
    <w:rsid w:val="00BF25F5"/>
    <w:rsid w:val="00BF3C1D"/>
    <w:rsid w:val="00BF4149"/>
    <w:rsid w:val="00BF4B79"/>
    <w:rsid w:val="00BF52B1"/>
    <w:rsid w:val="00BF5CFF"/>
    <w:rsid w:val="00BF69A0"/>
    <w:rsid w:val="00C00CE9"/>
    <w:rsid w:val="00C01E8B"/>
    <w:rsid w:val="00C020B9"/>
    <w:rsid w:val="00C03386"/>
    <w:rsid w:val="00C0791B"/>
    <w:rsid w:val="00C101E9"/>
    <w:rsid w:val="00C123BF"/>
    <w:rsid w:val="00C138E4"/>
    <w:rsid w:val="00C15DA4"/>
    <w:rsid w:val="00C21B16"/>
    <w:rsid w:val="00C22A87"/>
    <w:rsid w:val="00C22EC8"/>
    <w:rsid w:val="00C22F31"/>
    <w:rsid w:val="00C243E6"/>
    <w:rsid w:val="00C27766"/>
    <w:rsid w:val="00C329E4"/>
    <w:rsid w:val="00C32A31"/>
    <w:rsid w:val="00C33DA8"/>
    <w:rsid w:val="00C34488"/>
    <w:rsid w:val="00C36E0E"/>
    <w:rsid w:val="00C406F8"/>
    <w:rsid w:val="00C42A22"/>
    <w:rsid w:val="00C44578"/>
    <w:rsid w:val="00C450F3"/>
    <w:rsid w:val="00C52D2E"/>
    <w:rsid w:val="00C53004"/>
    <w:rsid w:val="00C54B8A"/>
    <w:rsid w:val="00C54C68"/>
    <w:rsid w:val="00C5755F"/>
    <w:rsid w:val="00C61C31"/>
    <w:rsid w:val="00C64D48"/>
    <w:rsid w:val="00C66154"/>
    <w:rsid w:val="00C671FF"/>
    <w:rsid w:val="00C701F3"/>
    <w:rsid w:val="00C704D4"/>
    <w:rsid w:val="00C7065F"/>
    <w:rsid w:val="00C707B8"/>
    <w:rsid w:val="00C719ED"/>
    <w:rsid w:val="00C722F8"/>
    <w:rsid w:val="00C72B26"/>
    <w:rsid w:val="00C738FD"/>
    <w:rsid w:val="00C739E1"/>
    <w:rsid w:val="00C74429"/>
    <w:rsid w:val="00C765F9"/>
    <w:rsid w:val="00C76BB2"/>
    <w:rsid w:val="00C76E08"/>
    <w:rsid w:val="00C81719"/>
    <w:rsid w:val="00C81A9E"/>
    <w:rsid w:val="00C826B0"/>
    <w:rsid w:val="00C82767"/>
    <w:rsid w:val="00C90547"/>
    <w:rsid w:val="00C9174A"/>
    <w:rsid w:val="00C949EE"/>
    <w:rsid w:val="00C96553"/>
    <w:rsid w:val="00C968AB"/>
    <w:rsid w:val="00CA05A2"/>
    <w:rsid w:val="00CA1ABA"/>
    <w:rsid w:val="00CA21B3"/>
    <w:rsid w:val="00CA40A4"/>
    <w:rsid w:val="00CA7BEB"/>
    <w:rsid w:val="00CB027B"/>
    <w:rsid w:val="00CB2EDD"/>
    <w:rsid w:val="00CB39E0"/>
    <w:rsid w:val="00CB77AB"/>
    <w:rsid w:val="00CB7E19"/>
    <w:rsid w:val="00CC1F47"/>
    <w:rsid w:val="00CC2825"/>
    <w:rsid w:val="00CC4A2B"/>
    <w:rsid w:val="00CC5317"/>
    <w:rsid w:val="00CC58BB"/>
    <w:rsid w:val="00CC6B2C"/>
    <w:rsid w:val="00CD4295"/>
    <w:rsid w:val="00CD459D"/>
    <w:rsid w:val="00CD5EF3"/>
    <w:rsid w:val="00CE2CC3"/>
    <w:rsid w:val="00CE534E"/>
    <w:rsid w:val="00CE6EF7"/>
    <w:rsid w:val="00CE76AF"/>
    <w:rsid w:val="00CE7CF0"/>
    <w:rsid w:val="00CF11B1"/>
    <w:rsid w:val="00CF30E6"/>
    <w:rsid w:val="00CF5FAB"/>
    <w:rsid w:val="00CF5FEC"/>
    <w:rsid w:val="00D017E5"/>
    <w:rsid w:val="00D01BDB"/>
    <w:rsid w:val="00D01C83"/>
    <w:rsid w:val="00D01E96"/>
    <w:rsid w:val="00D0303B"/>
    <w:rsid w:val="00D05033"/>
    <w:rsid w:val="00D07480"/>
    <w:rsid w:val="00D10CE8"/>
    <w:rsid w:val="00D11AAA"/>
    <w:rsid w:val="00D15447"/>
    <w:rsid w:val="00D17178"/>
    <w:rsid w:val="00D20B12"/>
    <w:rsid w:val="00D22191"/>
    <w:rsid w:val="00D227BA"/>
    <w:rsid w:val="00D25063"/>
    <w:rsid w:val="00D27695"/>
    <w:rsid w:val="00D36048"/>
    <w:rsid w:val="00D3683E"/>
    <w:rsid w:val="00D370AE"/>
    <w:rsid w:val="00D40FCE"/>
    <w:rsid w:val="00D410B2"/>
    <w:rsid w:val="00D430EF"/>
    <w:rsid w:val="00D44686"/>
    <w:rsid w:val="00D45F4B"/>
    <w:rsid w:val="00D45FE2"/>
    <w:rsid w:val="00D462F3"/>
    <w:rsid w:val="00D468F6"/>
    <w:rsid w:val="00D5007D"/>
    <w:rsid w:val="00D501C6"/>
    <w:rsid w:val="00D50C6A"/>
    <w:rsid w:val="00D52BD7"/>
    <w:rsid w:val="00D54CFD"/>
    <w:rsid w:val="00D60191"/>
    <w:rsid w:val="00D60800"/>
    <w:rsid w:val="00D61A47"/>
    <w:rsid w:val="00D6679A"/>
    <w:rsid w:val="00D715BE"/>
    <w:rsid w:val="00D75282"/>
    <w:rsid w:val="00D75E81"/>
    <w:rsid w:val="00D772A2"/>
    <w:rsid w:val="00D77B8F"/>
    <w:rsid w:val="00D81B40"/>
    <w:rsid w:val="00D82060"/>
    <w:rsid w:val="00D90BD2"/>
    <w:rsid w:val="00D91E62"/>
    <w:rsid w:val="00D94AFB"/>
    <w:rsid w:val="00DA317A"/>
    <w:rsid w:val="00DA5885"/>
    <w:rsid w:val="00DB2942"/>
    <w:rsid w:val="00DB3AA6"/>
    <w:rsid w:val="00DB3DB6"/>
    <w:rsid w:val="00DB4756"/>
    <w:rsid w:val="00DC02D4"/>
    <w:rsid w:val="00DC0498"/>
    <w:rsid w:val="00DC21E2"/>
    <w:rsid w:val="00DC34E9"/>
    <w:rsid w:val="00DC5144"/>
    <w:rsid w:val="00DC55E8"/>
    <w:rsid w:val="00DD1814"/>
    <w:rsid w:val="00DD270F"/>
    <w:rsid w:val="00DD4E78"/>
    <w:rsid w:val="00DD6EAF"/>
    <w:rsid w:val="00DE156D"/>
    <w:rsid w:val="00DE1B1B"/>
    <w:rsid w:val="00DE3187"/>
    <w:rsid w:val="00DE41D8"/>
    <w:rsid w:val="00DE6059"/>
    <w:rsid w:val="00DE6473"/>
    <w:rsid w:val="00DF0069"/>
    <w:rsid w:val="00DF1342"/>
    <w:rsid w:val="00DF30B6"/>
    <w:rsid w:val="00DF4917"/>
    <w:rsid w:val="00DF6B6A"/>
    <w:rsid w:val="00DF7169"/>
    <w:rsid w:val="00DF7CA7"/>
    <w:rsid w:val="00E01208"/>
    <w:rsid w:val="00E01F05"/>
    <w:rsid w:val="00E049B4"/>
    <w:rsid w:val="00E05179"/>
    <w:rsid w:val="00E055E5"/>
    <w:rsid w:val="00E1223D"/>
    <w:rsid w:val="00E209AA"/>
    <w:rsid w:val="00E21BC8"/>
    <w:rsid w:val="00E2443D"/>
    <w:rsid w:val="00E24CC7"/>
    <w:rsid w:val="00E2566B"/>
    <w:rsid w:val="00E2667D"/>
    <w:rsid w:val="00E32161"/>
    <w:rsid w:val="00E32789"/>
    <w:rsid w:val="00E3286E"/>
    <w:rsid w:val="00E32AD2"/>
    <w:rsid w:val="00E32C50"/>
    <w:rsid w:val="00E32FC7"/>
    <w:rsid w:val="00E333C5"/>
    <w:rsid w:val="00E37C5C"/>
    <w:rsid w:val="00E42317"/>
    <w:rsid w:val="00E449F3"/>
    <w:rsid w:val="00E4771B"/>
    <w:rsid w:val="00E47C46"/>
    <w:rsid w:val="00E53077"/>
    <w:rsid w:val="00E53BDE"/>
    <w:rsid w:val="00E5433E"/>
    <w:rsid w:val="00E57FB4"/>
    <w:rsid w:val="00E60F54"/>
    <w:rsid w:val="00E661B0"/>
    <w:rsid w:val="00E6693E"/>
    <w:rsid w:val="00E670CC"/>
    <w:rsid w:val="00E67FC0"/>
    <w:rsid w:val="00E704B7"/>
    <w:rsid w:val="00E70D69"/>
    <w:rsid w:val="00E729FB"/>
    <w:rsid w:val="00E77048"/>
    <w:rsid w:val="00E7704F"/>
    <w:rsid w:val="00E800C1"/>
    <w:rsid w:val="00E81E79"/>
    <w:rsid w:val="00E81FB1"/>
    <w:rsid w:val="00E85AC0"/>
    <w:rsid w:val="00E8625F"/>
    <w:rsid w:val="00E86738"/>
    <w:rsid w:val="00E87D66"/>
    <w:rsid w:val="00E92AC8"/>
    <w:rsid w:val="00E93CF6"/>
    <w:rsid w:val="00E952C0"/>
    <w:rsid w:val="00E95578"/>
    <w:rsid w:val="00E96528"/>
    <w:rsid w:val="00EA4370"/>
    <w:rsid w:val="00EA4782"/>
    <w:rsid w:val="00EA587D"/>
    <w:rsid w:val="00EA635D"/>
    <w:rsid w:val="00EA7C2C"/>
    <w:rsid w:val="00EC32A9"/>
    <w:rsid w:val="00EC4014"/>
    <w:rsid w:val="00EC43CB"/>
    <w:rsid w:val="00EC4536"/>
    <w:rsid w:val="00EC50BC"/>
    <w:rsid w:val="00EC5107"/>
    <w:rsid w:val="00EC5C9A"/>
    <w:rsid w:val="00EC65B5"/>
    <w:rsid w:val="00ED1FA8"/>
    <w:rsid w:val="00ED47F8"/>
    <w:rsid w:val="00ED5C60"/>
    <w:rsid w:val="00ED6110"/>
    <w:rsid w:val="00EE1DA1"/>
    <w:rsid w:val="00EE2A7C"/>
    <w:rsid w:val="00EE7D06"/>
    <w:rsid w:val="00EF1534"/>
    <w:rsid w:val="00EF2ACA"/>
    <w:rsid w:val="00EF3421"/>
    <w:rsid w:val="00EF40DE"/>
    <w:rsid w:val="00EF48C5"/>
    <w:rsid w:val="00EF4C7D"/>
    <w:rsid w:val="00EF5330"/>
    <w:rsid w:val="00EF5493"/>
    <w:rsid w:val="00EF5712"/>
    <w:rsid w:val="00EF7B9E"/>
    <w:rsid w:val="00F01048"/>
    <w:rsid w:val="00F015AB"/>
    <w:rsid w:val="00F03F0A"/>
    <w:rsid w:val="00F06DB8"/>
    <w:rsid w:val="00F104E7"/>
    <w:rsid w:val="00F115B2"/>
    <w:rsid w:val="00F13A09"/>
    <w:rsid w:val="00F14348"/>
    <w:rsid w:val="00F152C2"/>
    <w:rsid w:val="00F174C2"/>
    <w:rsid w:val="00F215CB"/>
    <w:rsid w:val="00F31434"/>
    <w:rsid w:val="00F32A04"/>
    <w:rsid w:val="00F35B08"/>
    <w:rsid w:val="00F40894"/>
    <w:rsid w:val="00F40BFB"/>
    <w:rsid w:val="00F41A14"/>
    <w:rsid w:val="00F41A69"/>
    <w:rsid w:val="00F42313"/>
    <w:rsid w:val="00F4402D"/>
    <w:rsid w:val="00F46202"/>
    <w:rsid w:val="00F46E7A"/>
    <w:rsid w:val="00F517F4"/>
    <w:rsid w:val="00F52026"/>
    <w:rsid w:val="00F52533"/>
    <w:rsid w:val="00F527DF"/>
    <w:rsid w:val="00F534B9"/>
    <w:rsid w:val="00F54141"/>
    <w:rsid w:val="00F57DB7"/>
    <w:rsid w:val="00F61A20"/>
    <w:rsid w:val="00F6383D"/>
    <w:rsid w:val="00F66EA6"/>
    <w:rsid w:val="00F70C23"/>
    <w:rsid w:val="00F7149A"/>
    <w:rsid w:val="00F72083"/>
    <w:rsid w:val="00F80C8D"/>
    <w:rsid w:val="00F81C3B"/>
    <w:rsid w:val="00F82050"/>
    <w:rsid w:val="00F83584"/>
    <w:rsid w:val="00F83A18"/>
    <w:rsid w:val="00F8468F"/>
    <w:rsid w:val="00F86A34"/>
    <w:rsid w:val="00F92F37"/>
    <w:rsid w:val="00F971C1"/>
    <w:rsid w:val="00F97D59"/>
    <w:rsid w:val="00FA0662"/>
    <w:rsid w:val="00FA1671"/>
    <w:rsid w:val="00FA24A4"/>
    <w:rsid w:val="00FA287D"/>
    <w:rsid w:val="00FA3878"/>
    <w:rsid w:val="00FA4148"/>
    <w:rsid w:val="00FA64C0"/>
    <w:rsid w:val="00FB175A"/>
    <w:rsid w:val="00FB6B2B"/>
    <w:rsid w:val="00FB7ECD"/>
    <w:rsid w:val="00FC069F"/>
    <w:rsid w:val="00FC4649"/>
    <w:rsid w:val="00FC5BC5"/>
    <w:rsid w:val="00FD0FEC"/>
    <w:rsid w:val="00FD3D99"/>
    <w:rsid w:val="00FE0172"/>
    <w:rsid w:val="00FE24A8"/>
    <w:rsid w:val="00FE4BC6"/>
    <w:rsid w:val="00FE5E89"/>
    <w:rsid w:val="00FE5FB4"/>
    <w:rsid w:val="00FE6346"/>
    <w:rsid w:val="00FE71BD"/>
    <w:rsid w:val="00FF0ACC"/>
    <w:rsid w:val="00FF11A6"/>
    <w:rsid w:val="00FF15A3"/>
    <w:rsid w:val="00FF1A09"/>
    <w:rsid w:val="00FF40A0"/>
    <w:rsid w:val="00FF5DE6"/>
    <w:rsid w:val="00FF77A7"/>
    <w:rsid w:val="00FF789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C3CDF4"/>
  <w15:chartTrackingRefBased/>
  <w15:docId w15:val="{082020CD-E6DF-41D2-A689-CA4CDF1270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37FBC"/>
    <w:rPr>
      <w:rFonts w:cstheme="minorHAnsi"/>
    </w:rPr>
  </w:style>
  <w:style w:type="paragraph" w:styleId="berschrift1">
    <w:name w:val="heading 1"/>
    <w:basedOn w:val="Listenabsatz"/>
    <w:next w:val="Standard"/>
    <w:link w:val="berschrift1Zchn"/>
    <w:uiPriority w:val="9"/>
    <w:qFormat/>
    <w:rsid w:val="00537FBC"/>
    <w:pPr>
      <w:numPr>
        <w:numId w:val="9"/>
      </w:numPr>
      <w:ind w:left="709" w:hanging="709"/>
      <w:outlineLvl w:val="0"/>
    </w:pPr>
    <w:rPr>
      <w:rFonts w:asciiTheme="majorHAnsi" w:hAnsiTheme="majorHAnsi" w:cstheme="majorHAnsi"/>
      <w:b/>
      <w:bCs/>
      <w:sz w:val="32"/>
      <w:szCs w:val="32"/>
    </w:rPr>
  </w:style>
  <w:style w:type="paragraph" w:styleId="berschrift2">
    <w:name w:val="heading 2"/>
    <w:basedOn w:val="Listenabsatz"/>
    <w:next w:val="Standard"/>
    <w:link w:val="berschrift2Zchn"/>
    <w:uiPriority w:val="9"/>
    <w:unhideWhenUsed/>
    <w:qFormat/>
    <w:rsid w:val="00537FBC"/>
    <w:pPr>
      <w:numPr>
        <w:ilvl w:val="1"/>
        <w:numId w:val="9"/>
      </w:numPr>
      <w:ind w:left="709" w:hanging="709"/>
      <w:outlineLvl w:val="1"/>
    </w:pPr>
    <w:rPr>
      <w:rFonts w:asciiTheme="majorHAnsi" w:hAnsiTheme="majorHAnsi" w:cstheme="majorHAnsi"/>
      <w:b/>
      <w:bCs/>
      <w:sz w:val="26"/>
      <w:szCs w:val="26"/>
    </w:rPr>
  </w:style>
  <w:style w:type="paragraph" w:styleId="berschrift3">
    <w:name w:val="heading 3"/>
    <w:basedOn w:val="Listenabsatz"/>
    <w:next w:val="Standard"/>
    <w:link w:val="berschrift3Zchn"/>
    <w:uiPriority w:val="9"/>
    <w:unhideWhenUsed/>
    <w:qFormat/>
    <w:rsid w:val="00F971C1"/>
    <w:pPr>
      <w:numPr>
        <w:ilvl w:val="2"/>
        <w:numId w:val="9"/>
      </w:numPr>
      <w:ind w:left="709" w:hanging="709"/>
      <w:outlineLvl w:val="2"/>
    </w:pPr>
    <w:rPr>
      <w:rFonts w:asciiTheme="majorHAnsi" w:hAnsiTheme="majorHAnsi" w:cstheme="majorHAnsi"/>
      <w:b/>
      <w:bCs/>
      <w:sz w:val="24"/>
      <w:szCs w:val="24"/>
    </w:rPr>
  </w:style>
  <w:style w:type="paragraph" w:styleId="berschrift4">
    <w:name w:val="heading 4"/>
    <w:basedOn w:val="Standard"/>
    <w:next w:val="Standard"/>
    <w:link w:val="berschrift4Zchn"/>
    <w:uiPriority w:val="9"/>
    <w:semiHidden/>
    <w:unhideWhenUsed/>
    <w:qFormat/>
    <w:rsid w:val="00AC7D83"/>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AC7D83"/>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AC7D83"/>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AC7D83"/>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AC7D83"/>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AC7D83"/>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link w:val="ListenabsatzZchn"/>
    <w:uiPriority w:val="34"/>
    <w:qFormat/>
    <w:rsid w:val="00650772"/>
    <w:pPr>
      <w:ind w:left="720"/>
      <w:contextualSpacing/>
    </w:pPr>
  </w:style>
  <w:style w:type="character" w:customStyle="1" w:styleId="berschrift1Zchn">
    <w:name w:val="Überschrift 1 Zchn"/>
    <w:basedOn w:val="Absatz-Standardschriftart"/>
    <w:link w:val="berschrift1"/>
    <w:uiPriority w:val="9"/>
    <w:rsid w:val="00537FBC"/>
    <w:rPr>
      <w:rFonts w:asciiTheme="majorHAnsi" w:hAnsiTheme="majorHAnsi" w:cstheme="majorHAnsi"/>
      <w:b/>
      <w:bCs/>
      <w:sz w:val="32"/>
      <w:szCs w:val="32"/>
    </w:rPr>
  </w:style>
  <w:style w:type="character" w:customStyle="1" w:styleId="berschrift2Zchn">
    <w:name w:val="Überschrift 2 Zchn"/>
    <w:basedOn w:val="Absatz-Standardschriftart"/>
    <w:link w:val="berschrift2"/>
    <w:uiPriority w:val="9"/>
    <w:rsid w:val="00537FBC"/>
    <w:rPr>
      <w:rFonts w:asciiTheme="majorHAnsi" w:hAnsiTheme="majorHAnsi" w:cstheme="majorHAnsi"/>
      <w:b/>
      <w:bCs/>
      <w:sz w:val="26"/>
      <w:szCs w:val="26"/>
    </w:rPr>
  </w:style>
  <w:style w:type="character" w:customStyle="1" w:styleId="berschrift3Zchn">
    <w:name w:val="Überschrift 3 Zchn"/>
    <w:basedOn w:val="Absatz-Standardschriftart"/>
    <w:link w:val="berschrift3"/>
    <w:uiPriority w:val="9"/>
    <w:rsid w:val="00F971C1"/>
    <w:rPr>
      <w:rFonts w:asciiTheme="majorHAnsi" w:hAnsiTheme="majorHAnsi" w:cstheme="majorHAnsi"/>
      <w:b/>
      <w:bCs/>
      <w:sz w:val="24"/>
      <w:szCs w:val="24"/>
    </w:rPr>
  </w:style>
  <w:style w:type="paragraph" w:styleId="Inhaltsverzeichnisberschrift">
    <w:name w:val="TOC Heading"/>
    <w:basedOn w:val="berschrift1"/>
    <w:next w:val="Standard"/>
    <w:uiPriority w:val="39"/>
    <w:unhideWhenUsed/>
    <w:qFormat/>
    <w:rsid w:val="00991D39"/>
    <w:pPr>
      <w:keepNext/>
      <w:keepLines/>
      <w:numPr>
        <w:numId w:val="0"/>
      </w:numPr>
      <w:spacing w:before="240" w:after="0"/>
      <w:contextualSpacing w:val="0"/>
      <w:outlineLvl w:val="9"/>
    </w:pPr>
    <w:rPr>
      <w:rFonts w:eastAsiaTheme="majorEastAsia" w:cstheme="majorBidi"/>
      <w:b w:val="0"/>
      <w:bCs w:val="0"/>
      <w:color w:val="2F5496" w:themeColor="accent1" w:themeShade="BF"/>
      <w:lang w:eastAsia="de-DE"/>
    </w:rPr>
  </w:style>
  <w:style w:type="paragraph" w:styleId="Verzeichnis1">
    <w:name w:val="toc 1"/>
    <w:basedOn w:val="Standard"/>
    <w:next w:val="Standard"/>
    <w:autoRedefine/>
    <w:uiPriority w:val="39"/>
    <w:unhideWhenUsed/>
    <w:rsid w:val="00991D39"/>
    <w:pPr>
      <w:spacing w:after="100"/>
    </w:pPr>
  </w:style>
  <w:style w:type="paragraph" w:styleId="Verzeichnis2">
    <w:name w:val="toc 2"/>
    <w:basedOn w:val="Standard"/>
    <w:next w:val="Standard"/>
    <w:autoRedefine/>
    <w:uiPriority w:val="39"/>
    <w:unhideWhenUsed/>
    <w:rsid w:val="00991D39"/>
    <w:pPr>
      <w:spacing w:after="100"/>
      <w:ind w:left="240"/>
    </w:pPr>
  </w:style>
  <w:style w:type="paragraph" w:styleId="Verzeichnis3">
    <w:name w:val="toc 3"/>
    <w:basedOn w:val="Standard"/>
    <w:next w:val="Standard"/>
    <w:autoRedefine/>
    <w:uiPriority w:val="39"/>
    <w:unhideWhenUsed/>
    <w:rsid w:val="00991D39"/>
    <w:pPr>
      <w:spacing w:after="100"/>
      <w:ind w:left="480"/>
    </w:pPr>
  </w:style>
  <w:style w:type="character" w:styleId="Hyperlink">
    <w:name w:val="Hyperlink"/>
    <w:basedOn w:val="Absatz-Standardschriftart"/>
    <w:uiPriority w:val="99"/>
    <w:unhideWhenUsed/>
    <w:rsid w:val="00991D39"/>
    <w:rPr>
      <w:color w:val="0563C1" w:themeColor="hyperlink"/>
      <w:u w:val="single"/>
    </w:rPr>
  </w:style>
  <w:style w:type="paragraph" w:styleId="Kopfzeile">
    <w:name w:val="header"/>
    <w:basedOn w:val="Standard"/>
    <w:link w:val="KopfzeileZchn"/>
    <w:uiPriority w:val="99"/>
    <w:unhideWhenUsed/>
    <w:rsid w:val="00991D39"/>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991D39"/>
    <w:rPr>
      <w:rFonts w:ascii="Arial" w:hAnsi="Arial" w:cs="Arial"/>
      <w:sz w:val="24"/>
      <w:szCs w:val="24"/>
    </w:rPr>
  </w:style>
  <w:style w:type="paragraph" w:styleId="Fuzeile">
    <w:name w:val="footer"/>
    <w:basedOn w:val="Standard"/>
    <w:link w:val="FuzeileZchn"/>
    <w:uiPriority w:val="99"/>
    <w:unhideWhenUsed/>
    <w:rsid w:val="00991D39"/>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91D39"/>
    <w:rPr>
      <w:rFonts w:ascii="Arial" w:hAnsi="Arial" w:cs="Arial"/>
      <w:sz w:val="24"/>
      <w:szCs w:val="24"/>
    </w:rPr>
  </w:style>
  <w:style w:type="paragraph" w:styleId="Literaturverzeichnis">
    <w:name w:val="Bibliography"/>
    <w:basedOn w:val="Standard"/>
    <w:next w:val="Standard"/>
    <w:uiPriority w:val="37"/>
    <w:semiHidden/>
    <w:unhideWhenUsed/>
    <w:rsid w:val="00AC7D83"/>
  </w:style>
  <w:style w:type="character" w:styleId="Buchtitel">
    <w:name w:val="Book Title"/>
    <w:basedOn w:val="Absatz-Standardschriftart"/>
    <w:uiPriority w:val="33"/>
    <w:qFormat/>
    <w:rsid w:val="00AC7D83"/>
    <w:rPr>
      <w:b/>
      <w:bCs/>
      <w:i/>
      <w:iCs/>
      <w:spacing w:val="5"/>
    </w:rPr>
  </w:style>
  <w:style w:type="character" w:styleId="IntensiverVerweis">
    <w:name w:val="Intense Reference"/>
    <w:basedOn w:val="Absatz-Standardschriftart"/>
    <w:uiPriority w:val="32"/>
    <w:qFormat/>
    <w:rsid w:val="00AC7D83"/>
    <w:rPr>
      <w:b/>
      <w:bCs/>
      <w:smallCaps/>
      <w:color w:val="4472C4" w:themeColor="accent1"/>
      <w:spacing w:val="5"/>
    </w:rPr>
  </w:style>
  <w:style w:type="character" w:styleId="SchwacherVerweis">
    <w:name w:val="Subtle Reference"/>
    <w:basedOn w:val="Absatz-Standardschriftart"/>
    <w:uiPriority w:val="31"/>
    <w:qFormat/>
    <w:rsid w:val="00AC7D83"/>
    <w:rPr>
      <w:smallCaps/>
      <w:color w:val="5A5A5A" w:themeColor="text1" w:themeTint="A5"/>
    </w:rPr>
  </w:style>
  <w:style w:type="character" w:styleId="IntensiveHervorhebung">
    <w:name w:val="Intense Emphasis"/>
    <w:basedOn w:val="Absatz-Standardschriftart"/>
    <w:uiPriority w:val="21"/>
    <w:qFormat/>
    <w:rsid w:val="00AC7D83"/>
    <w:rPr>
      <w:i/>
      <w:iCs/>
      <w:color w:val="4472C4" w:themeColor="accent1"/>
    </w:rPr>
  </w:style>
  <w:style w:type="character" w:styleId="SchwacheHervorhebung">
    <w:name w:val="Subtle Emphasis"/>
    <w:basedOn w:val="Absatz-Standardschriftart"/>
    <w:uiPriority w:val="19"/>
    <w:qFormat/>
    <w:rsid w:val="00AC7D83"/>
    <w:rPr>
      <w:i/>
      <w:iCs/>
      <w:color w:val="404040" w:themeColor="text1" w:themeTint="BF"/>
    </w:rPr>
  </w:style>
  <w:style w:type="paragraph" w:styleId="IntensivesZitat">
    <w:name w:val="Intense Quote"/>
    <w:basedOn w:val="Standard"/>
    <w:next w:val="Standard"/>
    <w:link w:val="IntensivesZitatZchn"/>
    <w:uiPriority w:val="30"/>
    <w:qFormat/>
    <w:rsid w:val="00AC7D83"/>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AC7D83"/>
    <w:rPr>
      <w:rFonts w:cstheme="minorHAnsi"/>
      <w:i/>
      <w:iCs/>
      <w:color w:val="4472C4" w:themeColor="accent1"/>
    </w:rPr>
  </w:style>
  <w:style w:type="paragraph" w:styleId="Zitat">
    <w:name w:val="Quote"/>
    <w:basedOn w:val="Standard"/>
    <w:next w:val="Standard"/>
    <w:link w:val="ZitatZchn"/>
    <w:uiPriority w:val="29"/>
    <w:qFormat/>
    <w:rsid w:val="00AC7D83"/>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AC7D83"/>
    <w:rPr>
      <w:rFonts w:cstheme="minorHAnsi"/>
      <w:i/>
      <w:iCs/>
      <w:color w:val="404040" w:themeColor="text1" w:themeTint="BF"/>
    </w:rPr>
  </w:style>
  <w:style w:type="table" w:styleId="MittlereListe1-Akzent1">
    <w:name w:val="Medium List 1 Accent 1"/>
    <w:basedOn w:val="NormaleTabelle"/>
    <w:uiPriority w:val="65"/>
    <w:semiHidden/>
    <w:unhideWhenUsed/>
    <w:rsid w:val="00AC7D83"/>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AC7D8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AC7D83"/>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AC7D83"/>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AC7D83"/>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AC7D83"/>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AC7D8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AC7D83"/>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AC7D83"/>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AC7D83"/>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AC7D8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AC7D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AC7D8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AC7D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AC7D83"/>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AC7D8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AC7D8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AC7D8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AC7D8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AC7D8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AC7D83"/>
    <w:pPr>
      <w:spacing w:after="0" w:line="240" w:lineRule="auto"/>
    </w:pPr>
    <w:rPr>
      <w:rFonts w:cstheme="minorHAnsi"/>
    </w:rPr>
  </w:style>
  <w:style w:type="character" w:styleId="HTMLVariable">
    <w:name w:val="HTML Variable"/>
    <w:basedOn w:val="Absatz-Standardschriftart"/>
    <w:uiPriority w:val="99"/>
    <w:semiHidden/>
    <w:unhideWhenUsed/>
    <w:rsid w:val="00AC7D83"/>
    <w:rPr>
      <w:i/>
      <w:iCs/>
    </w:rPr>
  </w:style>
  <w:style w:type="character" w:styleId="HTMLSchreibmaschine">
    <w:name w:val="HTML Typewriter"/>
    <w:basedOn w:val="Absatz-Standardschriftart"/>
    <w:uiPriority w:val="99"/>
    <w:semiHidden/>
    <w:unhideWhenUsed/>
    <w:rsid w:val="00AC7D83"/>
    <w:rPr>
      <w:rFonts w:ascii="Consolas" w:hAnsi="Consolas"/>
      <w:sz w:val="20"/>
      <w:szCs w:val="20"/>
    </w:rPr>
  </w:style>
  <w:style w:type="character" w:styleId="HTMLBeispiel">
    <w:name w:val="HTML Sample"/>
    <w:basedOn w:val="Absatz-Standardschriftart"/>
    <w:uiPriority w:val="99"/>
    <w:semiHidden/>
    <w:unhideWhenUsed/>
    <w:rsid w:val="00AC7D83"/>
    <w:rPr>
      <w:rFonts w:ascii="Consolas" w:hAnsi="Consolas"/>
      <w:sz w:val="24"/>
      <w:szCs w:val="24"/>
    </w:rPr>
  </w:style>
  <w:style w:type="paragraph" w:styleId="HTMLVorformatiert">
    <w:name w:val="HTML Preformatted"/>
    <w:basedOn w:val="Standard"/>
    <w:link w:val="HTMLVorformatiertZchn"/>
    <w:uiPriority w:val="99"/>
    <w:semiHidden/>
    <w:unhideWhenUsed/>
    <w:rsid w:val="00AC7D83"/>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AC7D83"/>
    <w:rPr>
      <w:rFonts w:ascii="Consolas" w:hAnsi="Consolas" w:cstheme="minorHAnsi"/>
      <w:sz w:val="20"/>
      <w:szCs w:val="20"/>
    </w:rPr>
  </w:style>
  <w:style w:type="character" w:styleId="HTMLTastatur">
    <w:name w:val="HTML Keyboard"/>
    <w:basedOn w:val="Absatz-Standardschriftart"/>
    <w:uiPriority w:val="99"/>
    <w:semiHidden/>
    <w:unhideWhenUsed/>
    <w:rsid w:val="00AC7D83"/>
    <w:rPr>
      <w:rFonts w:ascii="Consolas" w:hAnsi="Consolas"/>
      <w:sz w:val="20"/>
      <w:szCs w:val="20"/>
    </w:rPr>
  </w:style>
  <w:style w:type="character" w:styleId="HTMLDefinition">
    <w:name w:val="HTML Definition"/>
    <w:basedOn w:val="Absatz-Standardschriftart"/>
    <w:uiPriority w:val="99"/>
    <w:semiHidden/>
    <w:unhideWhenUsed/>
    <w:rsid w:val="00AC7D83"/>
    <w:rPr>
      <w:i/>
      <w:iCs/>
    </w:rPr>
  </w:style>
  <w:style w:type="character" w:styleId="HTMLCode">
    <w:name w:val="HTML Code"/>
    <w:basedOn w:val="Absatz-Standardschriftart"/>
    <w:uiPriority w:val="99"/>
    <w:semiHidden/>
    <w:unhideWhenUsed/>
    <w:rsid w:val="00AC7D83"/>
    <w:rPr>
      <w:rFonts w:ascii="Consolas" w:hAnsi="Consolas"/>
      <w:sz w:val="20"/>
      <w:szCs w:val="20"/>
    </w:rPr>
  </w:style>
  <w:style w:type="character" w:styleId="HTMLZitat">
    <w:name w:val="HTML Cite"/>
    <w:basedOn w:val="Absatz-Standardschriftart"/>
    <w:uiPriority w:val="99"/>
    <w:semiHidden/>
    <w:unhideWhenUsed/>
    <w:rsid w:val="00AC7D83"/>
    <w:rPr>
      <w:i/>
      <w:iCs/>
    </w:rPr>
  </w:style>
  <w:style w:type="paragraph" w:styleId="HTMLAdresse">
    <w:name w:val="HTML Address"/>
    <w:basedOn w:val="Standard"/>
    <w:link w:val="HTMLAdresseZchn"/>
    <w:uiPriority w:val="99"/>
    <w:semiHidden/>
    <w:unhideWhenUsed/>
    <w:rsid w:val="00AC7D83"/>
    <w:pPr>
      <w:spacing w:after="0" w:line="240" w:lineRule="auto"/>
    </w:pPr>
    <w:rPr>
      <w:i/>
      <w:iCs/>
    </w:rPr>
  </w:style>
  <w:style w:type="character" w:customStyle="1" w:styleId="HTMLAdresseZchn">
    <w:name w:val="HTML Adresse Zchn"/>
    <w:basedOn w:val="Absatz-Standardschriftart"/>
    <w:link w:val="HTMLAdresse"/>
    <w:uiPriority w:val="99"/>
    <w:semiHidden/>
    <w:rsid w:val="00AC7D83"/>
    <w:rPr>
      <w:rFonts w:cstheme="minorHAnsi"/>
      <w:i/>
      <w:iCs/>
    </w:rPr>
  </w:style>
  <w:style w:type="character" w:styleId="HTMLAkronym">
    <w:name w:val="HTML Acronym"/>
    <w:basedOn w:val="Absatz-Standardschriftart"/>
    <w:uiPriority w:val="99"/>
    <w:semiHidden/>
    <w:unhideWhenUsed/>
    <w:rsid w:val="00AC7D83"/>
  </w:style>
  <w:style w:type="paragraph" w:styleId="StandardWeb">
    <w:name w:val="Normal (Web)"/>
    <w:basedOn w:val="Standard"/>
    <w:uiPriority w:val="99"/>
    <w:semiHidden/>
    <w:unhideWhenUsed/>
    <w:rsid w:val="00AC7D83"/>
    <w:rPr>
      <w:rFonts w:ascii="Times New Roman" w:hAnsi="Times New Roman" w:cs="Times New Roman"/>
      <w:sz w:val="24"/>
      <w:szCs w:val="24"/>
    </w:rPr>
  </w:style>
  <w:style w:type="paragraph" w:styleId="NurText">
    <w:name w:val="Plain Text"/>
    <w:basedOn w:val="Standard"/>
    <w:link w:val="NurTextZchn"/>
    <w:uiPriority w:val="99"/>
    <w:semiHidden/>
    <w:unhideWhenUsed/>
    <w:rsid w:val="00AC7D83"/>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AC7D83"/>
    <w:rPr>
      <w:rFonts w:ascii="Consolas" w:hAnsi="Consolas" w:cstheme="minorHAnsi"/>
      <w:sz w:val="21"/>
      <w:szCs w:val="21"/>
    </w:rPr>
  </w:style>
  <w:style w:type="paragraph" w:styleId="Dokumentstruktur">
    <w:name w:val="Document Map"/>
    <w:basedOn w:val="Standard"/>
    <w:link w:val="DokumentstrukturZchn"/>
    <w:uiPriority w:val="99"/>
    <w:semiHidden/>
    <w:unhideWhenUsed/>
    <w:rsid w:val="00AC7D83"/>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AC7D83"/>
    <w:rPr>
      <w:rFonts w:ascii="Segoe UI" w:hAnsi="Segoe UI" w:cs="Segoe UI"/>
      <w:sz w:val="16"/>
      <w:szCs w:val="16"/>
    </w:rPr>
  </w:style>
  <w:style w:type="character" w:styleId="Hervorhebung">
    <w:name w:val="Emphasis"/>
    <w:basedOn w:val="Absatz-Standardschriftart"/>
    <w:uiPriority w:val="20"/>
    <w:qFormat/>
    <w:rsid w:val="00AC7D83"/>
    <w:rPr>
      <w:i/>
      <w:iCs/>
    </w:rPr>
  </w:style>
  <w:style w:type="character" w:styleId="Fett">
    <w:name w:val="Strong"/>
    <w:basedOn w:val="Absatz-Standardschriftart"/>
    <w:uiPriority w:val="22"/>
    <w:qFormat/>
    <w:rsid w:val="00AC7D83"/>
    <w:rPr>
      <w:b/>
      <w:bCs/>
    </w:rPr>
  </w:style>
  <w:style w:type="character" w:styleId="BesuchterLink">
    <w:name w:val="FollowedHyperlink"/>
    <w:basedOn w:val="Absatz-Standardschriftart"/>
    <w:uiPriority w:val="99"/>
    <w:semiHidden/>
    <w:unhideWhenUsed/>
    <w:rsid w:val="00AC7D83"/>
    <w:rPr>
      <w:color w:val="954F72" w:themeColor="followedHyperlink"/>
      <w:u w:val="single"/>
    </w:rPr>
  </w:style>
  <w:style w:type="paragraph" w:styleId="Blocktext">
    <w:name w:val="Block Text"/>
    <w:basedOn w:val="Standard"/>
    <w:uiPriority w:val="99"/>
    <w:semiHidden/>
    <w:unhideWhenUsed/>
    <w:rsid w:val="00AC7D83"/>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cstheme="minorBidi"/>
      <w:i/>
      <w:iCs/>
      <w:color w:val="4472C4" w:themeColor="accent1"/>
    </w:rPr>
  </w:style>
  <w:style w:type="paragraph" w:styleId="Textkrper-Einzug3">
    <w:name w:val="Body Text Indent 3"/>
    <w:basedOn w:val="Standard"/>
    <w:link w:val="Textkrper-Einzug3Zchn"/>
    <w:uiPriority w:val="99"/>
    <w:semiHidden/>
    <w:unhideWhenUsed/>
    <w:rsid w:val="00AC7D83"/>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AC7D83"/>
    <w:rPr>
      <w:rFonts w:cstheme="minorHAnsi"/>
      <w:sz w:val="16"/>
      <w:szCs w:val="16"/>
    </w:rPr>
  </w:style>
  <w:style w:type="paragraph" w:styleId="Textkrper-Einzug2">
    <w:name w:val="Body Text Indent 2"/>
    <w:basedOn w:val="Standard"/>
    <w:link w:val="Textkrper-Einzug2Zchn"/>
    <w:uiPriority w:val="99"/>
    <w:semiHidden/>
    <w:unhideWhenUsed/>
    <w:rsid w:val="00AC7D83"/>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AC7D83"/>
    <w:rPr>
      <w:rFonts w:cstheme="minorHAnsi"/>
    </w:rPr>
  </w:style>
  <w:style w:type="paragraph" w:styleId="Textkrper3">
    <w:name w:val="Body Text 3"/>
    <w:basedOn w:val="Standard"/>
    <w:link w:val="Textkrper3Zchn"/>
    <w:uiPriority w:val="99"/>
    <w:semiHidden/>
    <w:unhideWhenUsed/>
    <w:rsid w:val="00AC7D83"/>
    <w:pPr>
      <w:spacing w:after="120"/>
    </w:pPr>
    <w:rPr>
      <w:sz w:val="16"/>
      <w:szCs w:val="16"/>
    </w:rPr>
  </w:style>
  <w:style w:type="character" w:customStyle="1" w:styleId="Textkrper3Zchn">
    <w:name w:val="Textkörper 3 Zchn"/>
    <w:basedOn w:val="Absatz-Standardschriftart"/>
    <w:link w:val="Textkrper3"/>
    <w:uiPriority w:val="99"/>
    <w:semiHidden/>
    <w:rsid w:val="00AC7D83"/>
    <w:rPr>
      <w:rFonts w:cstheme="minorHAnsi"/>
      <w:sz w:val="16"/>
      <w:szCs w:val="16"/>
    </w:rPr>
  </w:style>
  <w:style w:type="paragraph" w:styleId="Textkrper2">
    <w:name w:val="Body Text 2"/>
    <w:basedOn w:val="Standard"/>
    <w:link w:val="Textkrper2Zchn"/>
    <w:uiPriority w:val="99"/>
    <w:semiHidden/>
    <w:unhideWhenUsed/>
    <w:rsid w:val="00AC7D83"/>
    <w:pPr>
      <w:spacing w:after="120" w:line="480" w:lineRule="auto"/>
    </w:pPr>
  </w:style>
  <w:style w:type="character" w:customStyle="1" w:styleId="Textkrper2Zchn">
    <w:name w:val="Textkörper 2 Zchn"/>
    <w:basedOn w:val="Absatz-Standardschriftart"/>
    <w:link w:val="Textkrper2"/>
    <w:uiPriority w:val="99"/>
    <w:semiHidden/>
    <w:rsid w:val="00AC7D83"/>
    <w:rPr>
      <w:rFonts w:cstheme="minorHAnsi"/>
    </w:rPr>
  </w:style>
  <w:style w:type="paragraph" w:styleId="Fu-Endnotenberschrift">
    <w:name w:val="Note Heading"/>
    <w:basedOn w:val="Standard"/>
    <w:next w:val="Standard"/>
    <w:link w:val="Fu-EndnotenberschriftZchn"/>
    <w:uiPriority w:val="99"/>
    <w:semiHidden/>
    <w:unhideWhenUsed/>
    <w:rsid w:val="00AC7D83"/>
    <w:pPr>
      <w:spacing w:after="0" w:line="240" w:lineRule="auto"/>
    </w:pPr>
  </w:style>
  <w:style w:type="character" w:customStyle="1" w:styleId="Fu-EndnotenberschriftZchn">
    <w:name w:val="Fuß/-Endnotenüberschrift Zchn"/>
    <w:basedOn w:val="Absatz-Standardschriftart"/>
    <w:link w:val="Fu-Endnotenberschrift"/>
    <w:uiPriority w:val="99"/>
    <w:semiHidden/>
    <w:rsid w:val="00AC7D83"/>
    <w:rPr>
      <w:rFonts w:cstheme="minorHAnsi"/>
    </w:rPr>
  </w:style>
  <w:style w:type="paragraph" w:styleId="Textkrper-Zeileneinzug">
    <w:name w:val="Body Text Indent"/>
    <w:basedOn w:val="Standard"/>
    <w:link w:val="Textkrper-ZeileneinzugZchn"/>
    <w:uiPriority w:val="99"/>
    <w:semiHidden/>
    <w:unhideWhenUsed/>
    <w:rsid w:val="00AC7D83"/>
    <w:pPr>
      <w:spacing w:after="120"/>
      <w:ind w:left="283"/>
    </w:pPr>
  </w:style>
  <w:style w:type="character" w:customStyle="1" w:styleId="Textkrper-ZeileneinzugZchn">
    <w:name w:val="Textkörper-Zeileneinzug Zchn"/>
    <w:basedOn w:val="Absatz-Standardschriftart"/>
    <w:link w:val="Textkrper-Zeileneinzug"/>
    <w:uiPriority w:val="99"/>
    <w:semiHidden/>
    <w:rsid w:val="00AC7D83"/>
    <w:rPr>
      <w:rFonts w:cstheme="minorHAnsi"/>
    </w:rPr>
  </w:style>
  <w:style w:type="paragraph" w:styleId="Textkrper-Erstzeileneinzug2">
    <w:name w:val="Body Text First Indent 2"/>
    <w:basedOn w:val="Textkrper-Zeileneinzug"/>
    <w:link w:val="Textkrper-Erstzeileneinzug2Zchn"/>
    <w:uiPriority w:val="99"/>
    <w:semiHidden/>
    <w:unhideWhenUsed/>
    <w:rsid w:val="00AC7D83"/>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AC7D83"/>
    <w:rPr>
      <w:rFonts w:cstheme="minorHAnsi"/>
    </w:rPr>
  </w:style>
  <w:style w:type="paragraph" w:styleId="Textkrper">
    <w:name w:val="Body Text"/>
    <w:basedOn w:val="Standard"/>
    <w:link w:val="TextkrperZchn"/>
    <w:uiPriority w:val="99"/>
    <w:semiHidden/>
    <w:unhideWhenUsed/>
    <w:rsid w:val="00AC7D83"/>
    <w:pPr>
      <w:spacing w:after="120"/>
    </w:pPr>
  </w:style>
  <w:style w:type="character" w:customStyle="1" w:styleId="TextkrperZchn">
    <w:name w:val="Textkörper Zchn"/>
    <w:basedOn w:val="Absatz-Standardschriftart"/>
    <w:link w:val="Textkrper"/>
    <w:uiPriority w:val="99"/>
    <w:semiHidden/>
    <w:rsid w:val="00AC7D83"/>
    <w:rPr>
      <w:rFonts w:cstheme="minorHAnsi"/>
    </w:rPr>
  </w:style>
  <w:style w:type="paragraph" w:styleId="Textkrper-Erstzeileneinzug">
    <w:name w:val="Body Text First Indent"/>
    <w:basedOn w:val="Textkrper"/>
    <w:link w:val="Textkrper-ErstzeileneinzugZchn"/>
    <w:uiPriority w:val="99"/>
    <w:semiHidden/>
    <w:unhideWhenUsed/>
    <w:rsid w:val="00AC7D83"/>
    <w:pPr>
      <w:spacing w:after="160"/>
      <w:ind w:firstLine="360"/>
    </w:pPr>
  </w:style>
  <w:style w:type="character" w:customStyle="1" w:styleId="Textkrper-ErstzeileneinzugZchn">
    <w:name w:val="Textkörper-Erstzeileneinzug Zchn"/>
    <w:basedOn w:val="TextkrperZchn"/>
    <w:link w:val="Textkrper-Erstzeileneinzug"/>
    <w:uiPriority w:val="99"/>
    <w:semiHidden/>
    <w:rsid w:val="00AC7D83"/>
    <w:rPr>
      <w:rFonts w:cstheme="minorHAnsi"/>
    </w:rPr>
  </w:style>
  <w:style w:type="paragraph" w:styleId="Datum">
    <w:name w:val="Date"/>
    <w:basedOn w:val="Standard"/>
    <w:next w:val="Standard"/>
    <w:link w:val="DatumZchn"/>
    <w:uiPriority w:val="99"/>
    <w:semiHidden/>
    <w:unhideWhenUsed/>
    <w:rsid w:val="00AC7D83"/>
  </w:style>
  <w:style w:type="character" w:customStyle="1" w:styleId="DatumZchn">
    <w:name w:val="Datum Zchn"/>
    <w:basedOn w:val="Absatz-Standardschriftart"/>
    <w:link w:val="Datum"/>
    <w:uiPriority w:val="99"/>
    <w:semiHidden/>
    <w:rsid w:val="00AC7D83"/>
    <w:rPr>
      <w:rFonts w:cstheme="minorHAnsi"/>
    </w:rPr>
  </w:style>
  <w:style w:type="paragraph" w:styleId="Anrede">
    <w:name w:val="Salutation"/>
    <w:basedOn w:val="Standard"/>
    <w:next w:val="Standard"/>
    <w:link w:val="AnredeZchn"/>
    <w:uiPriority w:val="99"/>
    <w:semiHidden/>
    <w:unhideWhenUsed/>
    <w:rsid w:val="00AC7D83"/>
  </w:style>
  <w:style w:type="character" w:customStyle="1" w:styleId="AnredeZchn">
    <w:name w:val="Anrede Zchn"/>
    <w:basedOn w:val="Absatz-Standardschriftart"/>
    <w:link w:val="Anrede"/>
    <w:uiPriority w:val="99"/>
    <w:semiHidden/>
    <w:rsid w:val="00AC7D83"/>
    <w:rPr>
      <w:rFonts w:cstheme="minorHAnsi"/>
    </w:rPr>
  </w:style>
  <w:style w:type="paragraph" w:styleId="Untertitel">
    <w:name w:val="Subtitle"/>
    <w:basedOn w:val="Standard"/>
    <w:next w:val="Standard"/>
    <w:link w:val="UntertitelZchn"/>
    <w:uiPriority w:val="11"/>
    <w:qFormat/>
    <w:rsid w:val="00AC7D83"/>
    <w:pPr>
      <w:numPr>
        <w:ilvl w:val="1"/>
      </w:numPr>
    </w:pPr>
    <w:rPr>
      <w:rFonts w:eastAsiaTheme="minorEastAsia" w:cstheme="minorBidi"/>
      <w:color w:val="5A5A5A" w:themeColor="text1" w:themeTint="A5"/>
      <w:spacing w:val="15"/>
    </w:rPr>
  </w:style>
  <w:style w:type="character" w:customStyle="1" w:styleId="UntertitelZchn">
    <w:name w:val="Untertitel Zchn"/>
    <w:basedOn w:val="Absatz-Standardschriftart"/>
    <w:link w:val="Untertitel"/>
    <w:uiPriority w:val="11"/>
    <w:rsid w:val="00AC7D83"/>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AC7D83"/>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AC7D83"/>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AC7D83"/>
    <w:pPr>
      <w:spacing w:after="120"/>
      <w:ind w:left="1415"/>
      <w:contextualSpacing/>
    </w:pPr>
  </w:style>
  <w:style w:type="paragraph" w:styleId="Listenfortsetzung4">
    <w:name w:val="List Continue 4"/>
    <w:basedOn w:val="Standard"/>
    <w:uiPriority w:val="99"/>
    <w:semiHidden/>
    <w:unhideWhenUsed/>
    <w:rsid w:val="00AC7D83"/>
    <w:pPr>
      <w:spacing w:after="120"/>
      <w:ind w:left="1132"/>
      <w:contextualSpacing/>
    </w:pPr>
  </w:style>
  <w:style w:type="paragraph" w:styleId="Listenfortsetzung3">
    <w:name w:val="List Continue 3"/>
    <w:basedOn w:val="Standard"/>
    <w:uiPriority w:val="99"/>
    <w:semiHidden/>
    <w:unhideWhenUsed/>
    <w:rsid w:val="00AC7D83"/>
    <w:pPr>
      <w:spacing w:after="120"/>
      <w:ind w:left="849"/>
      <w:contextualSpacing/>
    </w:pPr>
  </w:style>
  <w:style w:type="paragraph" w:styleId="Listenfortsetzung2">
    <w:name w:val="List Continue 2"/>
    <w:basedOn w:val="Standard"/>
    <w:uiPriority w:val="99"/>
    <w:semiHidden/>
    <w:unhideWhenUsed/>
    <w:rsid w:val="00AC7D83"/>
    <w:pPr>
      <w:spacing w:after="120"/>
      <w:ind w:left="566"/>
      <w:contextualSpacing/>
    </w:pPr>
  </w:style>
  <w:style w:type="paragraph" w:styleId="Listenfortsetzung">
    <w:name w:val="List Continue"/>
    <w:basedOn w:val="Standard"/>
    <w:uiPriority w:val="99"/>
    <w:semiHidden/>
    <w:unhideWhenUsed/>
    <w:rsid w:val="00AC7D83"/>
    <w:pPr>
      <w:spacing w:after="120"/>
      <w:ind w:left="283"/>
      <w:contextualSpacing/>
    </w:pPr>
  </w:style>
  <w:style w:type="paragraph" w:styleId="Unterschrift">
    <w:name w:val="Signature"/>
    <w:basedOn w:val="Standard"/>
    <w:link w:val="UnterschriftZchn"/>
    <w:uiPriority w:val="99"/>
    <w:semiHidden/>
    <w:unhideWhenUsed/>
    <w:rsid w:val="00AC7D83"/>
    <w:pPr>
      <w:spacing w:after="0" w:line="240" w:lineRule="auto"/>
      <w:ind w:left="4252"/>
    </w:pPr>
  </w:style>
  <w:style w:type="character" w:customStyle="1" w:styleId="UnterschriftZchn">
    <w:name w:val="Unterschrift Zchn"/>
    <w:basedOn w:val="Absatz-Standardschriftart"/>
    <w:link w:val="Unterschrift"/>
    <w:uiPriority w:val="99"/>
    <w:semiHidden/>
    <w:rsid w:val="00AC7D83"/>
    <w:rPr>
      <w:rFonts w:cstheme="minorHAnsi"/>
    </w:rPr>
  </w:style>
  <w:style w:type="paragraph" w:styleId="Gruformel">
    <w:name w:val="Closing"/>
    <w:basedOn w:val="Standard"/>
    <w:link w:val="GruformelZchn"/>
    <w:uiPriority w:val="99"/>
    <w:semiHidden/>
    <w:unhideWhenUsed/>
    <w:rsid w:val="00AC7D83"/>
    <w:pPr>
      <w:spacing w:after="0" w:line="240" w:lineRule="auto"/>
      <w:ind w:left="4252"/>
    </w:pPr>
  </w:style>
  <w:style w:type="character" w:customStyle="1" w:styleId="GruformelZchn">
    <w:name w:val="Grußformel Zchn"/>
    <w:basedOn w:val="Absatz-Standardschriftart"/>
    <w:link w:val="Gruformel"/>
    <w:uiPriority w:val="99"/>
    <w:semiHidden/>
    <w:rsid w:val="00AC7D83"/>
    <w:rPr>
      <w:rFonts w:cstheme="minorHAnsi"/>
    </w:rPr>
  </w:style>
  <w:style w:type="paragraph" w:styleId="Titel">
    <w:name w:val="Title"/>
    <w:basedOn w:val="Standard"/>
    <w:next w:val="Standard"/>
    <w:link w:val="TitelZchn"/>
    <w:uiPriority w:val="10"/>
    <w:qFormat/>
    <w:rsid w:val="00AC7D8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AC7D83"/>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AC7D83"/>
    <w:pPr>
      <w:numPr>
        <w:numId w:val="11"/>
      </w:numPr>
      <w:contextualSpacing/>
    </w:pPr>
  </w:style>
  <w:style w:type="paragraph" w:styleId="Listennummer4">
    <w:name w:val="List Number 4"/>
    <w:basedOn w:val="Standard"/>
    <w:uiPriority w:val="99"/>
    <w:semiHidden/>
    <w:unhideWhenUsed/>
    <w:rsid w:val="00AC7D83"/>
    <w:pPr>
      <w:numPr>
        <w:numId w:val="12"/>
      </w:numPr>
      <w:contextualSpacing/>
    </w:pPr>
  </w:style>
  <w:style w:type="paragraph" w:styleId="Listennummer3">
    <w:name w:val="List Number 3"/>
    <w:basedOn w:val="Standard"/>
    <w:uiPriority w:val="99"/>
    <w:semiHidden/>
    <w:unhideWhenUsed/>
    <w:rsid w:val="00AC7D83"/>
    <w:pPr>
      <w:numPr>
        <w:numId w:val="13"/>
      </w:numPr>
      <w:contextualSpacing/>
    </w:pPr>
  </w:style>
  <w:style w:type="paragraph" w:styleId="Listennummer2">
    <w:name w:val="List Number 2"/>
    <w:basedOn w:val="Standard"/>
    <w:uiPriority w:val="99"/>
    <w:semiHidden/>
    <w:unhideWhenUsed/>
    <w:rsid w:val="00AC7D83"/>
    <w:pPr>
      <w:numPr>
        <w:numId w:val="14"/>
      </w:numPr>
      <w:contextualSpacing/>
    </w:pPr>
  </w:style>
  <w:style w:type="paragraph" w:styleId="Aufzhlungszeichen5">
    <w:name w:val="List Bullet 5"/>
    <w:basedOn w:val="Standard"/>
    <w:uiPriority w:val="99"/>
    <w:semiHidden/>
    <w:unhideWhenUsed/>
    <w:rsid w:val="00AC7D83"/>
    <w:pPr>
      <w:numPr>
        <w:numId w:val="15"/>
      </w:numPr>
      <w:contextualSpacing/>
    </w:pPr>
  </w:style>
  <w:style w:type="paragraph" w:styleId="Aufzhlungszeichen4">
    <w:name w:val="List Bullet 4"/>
    <w:basedOn w:val="Standard"/>
    <w:uiPriority w:val="99"/>
    <w:semiHidden/>
    <w:unhideWhenUsed/>
    <w:rsid w:val="00AC7D83"/>
    <w:pPr>
      <w:numPr>
        <w:numId w:val="16"/>
      </w:numPr>
      <w:contextualSpacing/>
    </w:pPr>
  </w:style>
  <w:style w:type="paragraph" w:styleId="Aufzhlungszeichen3">
    <w:name w:val="List Bullet 3"/>
    <w:basedOn w:val="Standard"/>
    <w:uiPriority w:val="99"/>
    <w:semiHidden/>
    <w:unhideWhenUsed/>
    <w:rsid w:val="00AC7D83"/>
    <w:pPr>
      <w:numPr>
        <w:numId w:val="17"/>
      </w:numPr>
      <w:contextualSpacing/>
    </w:pPr>
  </w:style>
  <w:style w:type="paragraph" w:styleId="Aufzhlungszeichen2">
    <w:name w:val="List Bullet 2"/>
    <w:basedOn w:val="Standard"/>
    <w:uiPriority w:val="99"/>
    <w:semiHidden/>
    <w:unhideWhenUsed/>
    <w:rsid w:val="00AC7D83"/>
    <w:pPr>
      <w:numPr>
        <w:numId w:val="18"/>
      </w:numPr>
      <w:contextualSpacing/>
    </w:pPr>
  </w:style>
  <w:style w:type="paragraph" w:styleId="Liste5">
    <w:name w:val="List 5"/>
    <w:basedOn w:val="Standard"/>
    <w:uiPriority w:val="99"/>
    <w:semiHidden/>
    <w:unhideWhenUsed/>
    <w:rsid w:val="00AC7D83"/>
    <w:pPr>
      <w:ind w:left="1415" w:hanging="283"/>
      <w:contextualSpacing/>
    </w:pPr>
  </w:style>
  <w:style w:type="paragraph" w:styleId="Liste4">
    <w:name w:val="List 4"/>
    <w:basedOn w:val="Standard"/>
    <w:uiPriority w:val="99"/>
    <w:semiHidden/>
    <w:unhideWhenUsed/>
    <w:rsid w:val="00AC7D83"/>
    <w:pPr>
      <w:ind w:left="1132" w:hanging="283"/>
      <w:contextualSpacing/>
    </w:pPr>
  </w:style>
  <w:style w:type="paragraph" w:styleId="Liste3">
    <w:name w:val="List 3"/>
    <w:basedOn w:val="Standard"/>
    <w:uiPriority w:val="99"/>
    <w:semiHidden/>
    <w:unhideWhenUsed/>
    <w:rsid w:val="00AC7D83"/>
    <w:pPr>
      <w:ind w:left="849" w:hanging="283"/>
      <w:contextualSpacing/>
    </w:pPr>
  </w:style>
  <w:style w:type="paragraph" w:styleId="Liste2">
    <w:name w:val="List 2"/>
    <w:basedOn w:val="Standard"/>
    <w:uiPriority w:val="99"/>
    <w:semiHidden/>
    <w:unhideWhenUsed/>
    <w:rsid w:val="00AC7D83"/>
    <w:pPr>
      <w:ind w:left="566" w:hanging="283"/>
      <w:contextualSpacing/>
    </w:pPr>
  </w:style>
  <w:style w:type="paragraph" w:styleId="Listennummer">
    <w:name w:val="List Number"/>
    <w:basedOn w:val="Standard"/>
    <w:uiPriority w:val="99"/>
    <w:semiHidden/>
    <w:unhideWhenUsed/>
    <w:rsid w:val="00AC7D83"/>
    <w:pPr>
      <w:numPr>
        <w:numId w:val="19"/>
      </w:numPr>
      <w:contextualSpacing/>
    </w:pPr>
  </w:style>
  <w:style w:type="paragraph" w:styleId="Aufzhlungszeichen">
    <w:name w:val="List Bullet"/>
    <w:basedOn w:val="Standard"/>
    <w:uiPriority w:val="99"/>
    <w:semiHidden/>
    <w:unhideWhenUsed/>
    <w:rsid w:val="00AC7D83"/>
    <w:pPr>
      <w:numPr>
        <w:numId w:val="20"/>
      </w:numPr>
      <w:contextualSpacing/>
    </w:pPr>
  </w:style>
  <w:style w:type="paragraph" w:styleId="Liste">
    <w:name w:val="List"/>
    <w:basedOn w:val="Standard"/>
    <w:uiPriority w:val="99"/>
    <w:semiHidden/>
    <w:unhideWhenUsed/>
    <w:rsid w:val="00AC7D83"/>
    <w:pPr>
      <w:ind w:left="283" w:hanging="283"/>
      <w:contextualSpacing/>
    </w:pPr>
  </w:style>
  <w:style w:type="paragraph" w:styleId="RGV-berschrift">
    <w:name w:val="toa heading"/>
    <w:basedOn w:val="Standard"/>
    <w:next w:val="Standard"/>
    <w:uiPriority w:val="99"/>
    <w:semiHidden/>
    <w:unhideWhenUsed/>
    <w:rsid w:val="00AC7D83"/>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AC7D83"/>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theme="minorHAnsi"/>
      <w:sz w:val="20"/>
      <w:szCs w:val="20"/>
    </w:rPr>
  </w:style>
  <w:style w:type="character" w:customStyle="1" w:styleId="MakrotextZchn">
    <w:name w:val="Makrotext Zchn"/>
    <w:basedOn w:val="Absatz-Standardschriftart"/>
    <w:link w:val="Makrotext"/>
    <w:uiPriority w:val="99"/>
    <w:semiHidden/>
    <w:rsid w:val="00AC7D83"/>
    <w:rPr>
      <w:rFonts w:ascii="Consolas" w:hAnsi="Consolas" w:cstheme="minorHAnsi"/>
      <w:sz w:val="20"/>
      <w:szCs w:val="20"/>
    </w:rPr>
  </w:style>
  <w:style w:type="paragraph" w:styleId="Rechtsgrundlagenverzeichnis">
    <w:name w:val="table of authorities"/>
    <w:basedOn w:val="Standard"/>
    <w:next w:val="Standard"/>
    <w:uiPriority w:val="99"/>
    <w:semiHidden/>
    <w:unhideWhenUsed/>
    <w:rsid w:val="00AC7D83"/>
    <w:pPr>
      <w:spacing w:after="0"/>
      <w:ind w:left="220" w:hanging="220"/>
    </w:pPr>
  </w:style>
  <w:style w:type="paragraph" w:styleId="Endnotentext">
    <w:name w:val="endnote text"/>
    <w:basedOn w:val="Standard"/>
    <w:link w:val="EndnotentextZchn"/>
    <w:uiPriority w:val="99"/>
    <w:semiHidden/>
    <w:unhideWhenUsed/>
    <w:rsid w:val="00AC7D83"/>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AC7D83"/>
    <w:rPr>
      <w:rFonts w:cstheme="minorHAnsi"/>
      <w:sz w:val="20"/>
      <w:szCs w:val="20"/>
    </w:rPr>
  </w:style>
  <w:style w:type="character" w:styleId="Endnotenzeichen">
    <w:name w:val="endnote reference"/>
    <w:basedOn w:val="Absatz-Standardschriftart"/>
    <w:uiPriority w:val="99"/>
    <w:semiHidden/>
    <w:unhideWhenUsed/>
    <w:rsid w:val="00AC7D83"/>
    <w:rPr>
      <w:vertAlign w:val="superscript"/>
    </w:rPr>
  </w:style>
  <w:style w:type="character" w:styleId="Seitenzahl">
    <w:name w:val="page number"/>
    <w:basedOn w:val="Absatz-Standardschriftart"/>
    <w:uiPriority w:val="99"/>
    <w:semiHidden/>
    <w:unhideWhenUsed/>
    <w:rsid w:val="00AC7D83"/>
  </w:style>
  <w:style w:type="character" w:styleId="Zeilennummer">
    <w:name w:val="line number"/>
    <w:basedOn w:val="Absatz-Standardschriftart"/>
    <w:uiPriority w:val="99"/>
    <w:semiHidden/>
    <w:unhideWhenUsed/>
    <w:rsid w:val="00AC7D83"/>
  </w:style>
  <w:style w:type="character" w:styleId="Kommentarzeichen">
    <w:name w:val="annotation reference"/>
    <w:basedOn w:val="Absatz-Standardschriftart"/>
    <w:uiPriority w:val="99"/>
    <w:semiHidden/>
    <w:unhideWhenUsed/>
    <w:rsid w:val="00AC7D83"/>
    <w:rPr>
      <w:sz w:val="16"/>
      <w:szCs w:val="16"/>
    </w:rPr>
  </w:style>
  <w:style w:type="character" w:styleId="Funotenzeichen">
    <w:name w:val="footnote reference"/>
    <w:basedOn w:val="Absatz-Standardschriftart"/>
    <w:uiPriority w:val="99"/>
    <w:semiHidden/>
    <w:unhideWhenUsed/>
    <w:rsid w:val="00AC7D83"/>
    <w:rPr>
      <w:vertAlign w:val="superscript"/>
    </w:rPr>
  </w:style>
  <w:style w:type="paragraph" w:styleId="Umschlagabsenderadresse">
    <w:name w:val="envelope return"/>
    <w:basedOn w:val="Standard"/>
    <w:uiPriority w:val="99"/>
    <w:semiHidden/>
    <w:unhideWhenUsed/>
    <w:rsid w:val="00AC7D83"/>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AC7D83"/>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AC7D83"/>
    <w:pPr>
      <w:spacing w:after="0"/>
    </w:pPr>
  </w:style>
  <w:style w:type="paragraph" w:styleId="Beschriftung">
    <w:name w:val="caption"/>
    <w:basedOn w:val="Standard"/>
    <w:next w:val="Standard"/>
    <w:uiPriority w:val="35"/>
    <w:unhideWhenUsed/>
    <w:qFormat/>
    <w:rsid w:val="007930D3"/>
    <w:pPr>
      <w:spacing w:after="200" w:line="240" w:lineRule="auto"/>
    </w:pPr>
    <w:rPr>
      <w:i/>
      <w:iCs/>
      <w:sz w:val="18"/>
      <w:szCs w:val="18"/>
    </w:rPr>
  </w:style>
  <w:style w:type="paragraph" w:styleId="Index1">
    <w:name w:val="index 1"/>
    <w:basedOn w:val="Standard"/>
    <w:next w:val="Standard"/>
    <w:autoRedefine/>
    <w:uiPriority w:val="99"/>
    <w:semiHidden/>
    <w:unhideWhenUsed/>
    <w:rsid w:val="00AC7D83"/>
    <w:pPr>
      <w:spacing w:after="0" w:line="240" w:lineRule="auto"/>
      <w:ind w:left="220" w:hanging="220"/>
    </w:pPr>
  </w:style>
  <w:style w:type="paragraph" w:styleId="Indexberschrift">
    <w:name w:val="index heading"/>
    <w:basedOn w:val="Standard"/>
    <w:next w:val="Index1"/>
    <w:uiPriority w:val="99"/>
    <w:semiHidden/>
    <w:unhideWhenUsed/>
    <w:rsid w:val="00AC7D83"/>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AC7D83"/>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AC7D83"/>
    <w:rPr>
      <w:rFonts w:cstheme="minorHAnsi"/>
      <w:sz w:val="20"/>
      <w:szCs w:val="20"/>
    </w:rPr>
  </w:style>
  <w:style w:type="paragraph" w:styleId="Funotentext">
    <w:name w:val="footnote text"/>
    <w:basedOn w:val="Standard"/>
    <w:link w:val="FunotentextZchn"/>
    <w:uiPriority w:val="99"/>
    <w:semiHidden/>
    <w:unhideWhenUsed/>
    <w:rsid w:val="00AC7D83"/>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AC7D83"/>
    <w:rPr>
      <w:rFonts w:cstheme="minorHAnsi"/>
      <w:sz w:val="20"/>
      <w:szCs w:val="20"/>
    </w:rPr>
  </w:style>
  <w:style w:type="paragraph" w:styleId="Standardeinzug">
    <w:name w:val="Normal Indent"/>
    <w:basedOn w:val="Standard"/>
    <w:uiPriority w:val="99"/>
    <w:semiHidden/>
    <w:unhideWhenUsed/>
    <w:rsid w:val="00AC7D83"/>
    <w:pPr>
      <w:ind w:left="708"/>
    </w:pPr>
  </w:style>
  <w:style w:type="paragraph" w:styleId="Verzeichnis9">
    <w:name w:val="toc 9"/>
    <w:basedOn w:val="Standard"/>
    <w:next w:val="Standard"/>
    <w:autoRedefine/>
    <w:uiPriority w:val="39"/>
    <w:semiHidden/>
    <w:unhideWhenUsed/>
    <w:rsid w:val="00AC7D83"/>
    <w:pPr>
      <w:spacing w:after="100"/>
      <w:ind w:left="1760"/>
    </w:pPr>
  </w:style>
  <w:style w:type="paragraph" w:styleId="Verzeichnis8">
    <w:name w:val="toc 8"/>
    <w:basedOn w:val="Standard"/>
    <w:next w:val="Standard"/>
    <w:autoRedefine/>
    <w:uiPriority w:val="39"/>
    <w:semiHidden/>
    <w:unhideWhenUsed/>
    <w:rsid w:val="00AC7D83"/>
    <w:pPr>
      <w:spacing w:after="100"/>
      <w:ind w:left="1540"/>
    </w:pPr>
  </w:style>
  <w:style w:type="paragraph" w:styleId="Verzeichnis7">
    <w:name w:val="toc 7"/>
    <w:basedOn w:val="Standard"/>
    <w:next w:val="Standard"/>
    <w:autoRedefine/>
    <w:uiPriority w:val="39"/>
    <w:semiHidden/>
    <w:unhideWhenUsed/>
    <w:rsid w:val="00AC7D83"/>
    <w:pPr>
      <w:spacing w:after="100"/>
      <w:ind w:left="1320"/>
    </w:pPr>
  </w:style>
  <w:style w:type="paragraph" w:styleId="Verzeichnis6">
    <w:name w:val="toc 6"/>
    <w:basedOn w:val="Standard"/>
    <w:next w:val="Standard"/>
    <w:autoRedefine/>
    <w:uiPriority w:val="39"/>
    <w:semiHidden/>
    <w:unhideWhenUsed/>
    <w:rsid w:val="00AC7D83"/>
    <w:pPr>
      <w:spacing w:after="100"/>
      <w:ind w:left="1100"/>
    </w:pPr>
  </w:style>
  <w:style w:type="paragraph" w:styleId="Verzeichnis5">
    <w:name w:val="toc 5"/>
    <w:basedOn w:val="Standard"/>
    <w:next w:val="Standard"/>
    <w:autoRedefine/>
    <w:uiPriority w:val="39"/>
    <w:semiHidden/>
    <w:unhideWhenUsed/>
    <w:rsid w:val="00AC7D83"/>
    <w:pPr>
      <w:spacing w:after="100"/>
      <w:ind w:left="880"/>
    </w:pPr>
  </w:style>
  <w:style w:type="paragraph" w:styleId="Verzeichnis4">
    <w:name w:val="toc 4"/>
    <w:basedOn w:val="Standard"/>
    <w:next w:val="Standard"/>
    <w:autoRedefine/>
    <w:uiPriority w:val="39"/>
    <w:semiHidden/>
    <w:unhideWhenUsed/>
    <w:rsid w:val="00AC7D83"/>
    <w:pPr>
      <w:spacing w:after="100"/>
      <w:ind w:left="660"/>
    </w:pPr>
  </w:style>
  <w:style w:type="paragraph" w:styleId="Index9">
    <w:name w:val="index 9"/>
    <w:basedOn w:val="Standard"/>
    <w:next w:val="Standard"/>
    <w:autoRedefine/>
    <w:uiPriority w:val="99"/>
    <w:semiHidden/>
    <w:unhideWhenUsed/>
    <w:rsid w:val="00AC7D83"/>
    <w:pPr>
      <w:spacing w:after="0" w:line="240" w:lineRule="auto"/>
      <w:ind w:left="1980" w:hanging="220"/>
    </w:pPr>
  </w:style>
  <w:style w:type="paragraph" w:styleId="Index8">
    <w:name w:val="index 8"/>
    <w:basedOn w:val="Standard"/>
    <w:next w:val="Standard"/>
    <w:autoRedefine/>
    <w:uiPriority w:val="99"/>
    <w:semiHidden/>
    <w:unhideWhenUsed/>
    <w:rsid w:val="00AC7D83"/>
    <w:pPr>
      <w:spacing w:after="0" w:line="240" w:lineRule="auto"/>
      <w:ind w:left="1760" w:hanging="220"/>
    </w:pPr>
  </w:style>
  <w:style w:type="paragraph" w:styleId="Index7">
    <w:name w:val="index 7"/>
    <w:basedOn w:val="Standard"/>
    <w:next w:val="Standard"/>
    <w:autoRedefine/>
    <w:uiPriority w:val="99"/>
    <w:semiHidden/>
    <w:unhideWhenUsed/>
    <w:rsid w:val="00AC7D83"/>
    <w:pPr>
      <w:spacing w:after="0" w:line="240" w:lineRule="auto"/>
      <w:ind w:left="1540" w:hanging="220"/>
    </w:pPr>
  </w:style>
  <w:style w:type="paragraph" w:styleId="Index6">
    <w:name w:val="index 6"/>
    <w:basedOn w:val="Standard"/>
    <w:next w:val="Standard"/>
    <w:autoRedefine/>
    <w:uiPriority w:val="99"/>
    <w:semiHidden/>
    <w:unhideWhenUsed/>
    <w:rsid w:val="00AC7D83"/>
    <w:pPr>
      <w:spacing w:after="0" w:line="240" w:lineRule="auto"/>
      <w:ind w:left="1320" w:hanging="220"/>
    </w:pPr>
  </w:style>
  <w:style w:type="paragraph" w:styleId="Index5">
    <w:name w:val="index 5"/>
    <w:basedOn w:val="Standard"/>
    <w:next w:val="Standard"/>
    <w:autoRedefine/>
    <w:uiPriority w:val="99"/>
    <w:semiHidden/>
    <w:unhideWhenUsed/>
    <w:rsid w:val="00AC7D83"/>
    <w:pPr>
      <w:spacing w:after="0" w:line="240" w:lineRule="auto"/>
      <w:ind w:left="1100" w:hanging="220"/>
    </w:pPr>
  </w:style>
  <w:style w:type="paragraph" w:styleId="Index4">
    <w:name w:val="index 4"/>
    <w:basedOn w:val="Standard"/>
    <w:next w:val="Standard"/>
    <w:autoRedefine/>
    <w:uiPriority w:val="99"/>
    <w:semiHidden/>
    <w:unhideWhenUsed/>
    <w:rsid w:val="00AC7D83"/>
    <w:pPr>
      <w:spacing w:after="0" w:line="240" w:lineRule="auto"/>
      <w:ind w:left="880" w:hanging="220"/>
    </w:pPr>
  </w:style>
  <w:style w:type="paragraph" w:styleId="Index3">
    <w:name w:val="index 3"/>
    <w:basedOn w:val="Standard"/>
    <w:next w:val="Standard"/>
    <w:autoRedefine/>
    <w:uiPriority w:val="99"/>
    <w:semiHidden/>
    <w:unhideWhenUsed/>
    <w:rsid w:val="00AC7D83"/>
    <w:pPr>
      <w:spacing w:after="0" w:line="240" w:lineRule="auto"/>
      <w:ind w:left="660" w:hanging="220"/>
    </w:pPr>
  </w:style>
  <w:style w:type="paragraph" w:styleId="Index2">
    <w:name w:val="index 2"/>
    <w:basedOn w:val="Standard"/>
    <w:next w:val="Standard"/>
    <w:autoRedefine/>
    <w:uiPriority w:val="99"/>
    <w:semiHidden/>
    <w:unhideWhenUsed/>
    <w:rsid w:val="00AC7D83"/>
    <w:pPr>
      <w:spacing w:after="0" w:line="240" w:lineRule="auto"/>
      <w:ind w:left="440" w:hanging="220"/>
    </w:pPr>
  </w:style>
  <w:style w:type="character" w:customStyle="1" w:styleId="berschrift9Zchn">
    <w:name w:val="Überschrift 9 Zchn"/>
    <w:basedOn w:val="Absatz-Standardschriftart"/>
    <w:link w:val="berschrift9"/>
    <w:uiPriority w:val="9"/>
    <w:semiHidden/>
    <w:rsid w:val="00AC7D83"/>
    <w:rPr>
      <w:rFonts w:asciiTheme="majorHAnsi" w:eastAsiaTheme="majorEastAsia" w:hAnsiTheme="majorHAnsi" w:cstheme="majorBidi"/>
      <w:i/>
      <w:iCs/>
      <w:color w:val="272727" w:themeColor="text1" w:themeTint="D8"/>
      <w:sz w:val="21"/>
      <w:szCs w:val="21"/>
    </w:rPr>
  </w:style>
  <w:style w:type="character" w:customStyle="1" w:styleId="berschrift8Zchn">
    <w:name w:val="Überschrift 8 Zchn"/>
    <w:basedOn w:val="Absatz-Standardschriftart"/>
    <w:link w:val="berschrift8"/>
    <w:uiPriority w:val="9"/>
    <w:semiHidden/>
    <w:rsid w:val="00AC7D83"/>
    <w:rPr>
      <w:rFonts w:asciiTheme="majorHAnsi" w:eastAsiaTheme="majorEastAsia" w:hAnsiTheme="majorHAnsi" w:cstheme="majorBidi"/>
      <w:color w:val="272727" w:themeColor="text1" w:themeTint="D8"/>
      <w:sz w:val="21"/>
      <w:szCs w:val="21"/>
    </w:rPr>
  </w:style>
  <w:style w:type="character" w:customStyle="1" w:styleId="berschrift7Zchn">
    <w:name w:val="Überschrift 7 Zchn"/>
    <w:basedOn w:val="Absatz-Standardschriftart"/>
    <w:link w:val="berschrift7"/>
    <w:uiPriority w:val="9"/>
    <w:semiHidden/>
    <w:rsid w:val="00AC7D83"/>
    <w:rPr>
      <w:rFonts w:asciiTheme="majorHAnsi" w:eastAsiaTheme="majorEastAsia" w:hAnsiTheme="majorHAnsi" w:cstheme="majorBidi"/>
      <w:i/>
      <w:iCs/>
      <w:color w:val="1F3763" w:themeColor="accent1" w:themeShade="7F"/>
    </w:rPr>
  </w:style>
  <w:style w:type="character" w:customStyle="1" w:styleId="berschrift6Zchn">
    <w:name w:val="Überschrift 6 Zchn"/>
    <w:basedOn w:val="Absatz-Standardschriftart"/>
    <w:link w:val="berschrift6"/>
    <w:uiPriority w:val="9"/>
    <w:semiHidden/>
    <w:rsid w:val="00AC7D83"/>
    <w:rPr>
      <w:rFonts w:asciiTheme="majorHAnsi" w:eastAsiaTheme="majorEastAsia" w:hAnsiTheme="majorHAnsi" w:cstheme="majorBidi"/>
      <w:color w:val="1F3763" w:themeColor="accent1" w:themeShade="7F"/>
    </w:rPr>
  </w:style>
  <w:style w:type="character" w:customStyle="1" w:styleId="berschrift5Zchn">
    <w:name w:val="Überschrift 5 Zchn"/>
    <w:basedOn w:val="Absatz-Standardschriftart"/>
    <w:link w:val="berschrift5"/>
    <w:uiPriority w:val="9"/>
    <w:semiHidden/>
    <w:rsid w:val="00AC7D83"/>
    <w:rPr>
      <w:rFonts w:asciiTheme="majorHAnsi" w:eastAsiaTheme="majorEastAsia" w:hAnsiTheme="majorHAnsi" w:cstheme="majorBidi"/>
      <w:color w:val="2F5496" w:themeColor="accent1" w:themeShade="BF"/>
    </w:rPr>
  </w:style>
  <w:style w:type="character" w:customStyle="1" w:styleId="berschrift4Zchn">
    <w:name w:val="Überschrift 4 Zchn"/>
    <w:basedOn w:val="Absatz-Standardschriftart"/>
    <w:link w:val="berschrift4"/>
    <w:uiPriority w:val="9"/>
    <w:semiHidden/>
    <w:rsid w:val="00AC7D83"/>
    <w:rPr>
      <w:rFonts w:asciiTheme="majorHAnsi" w:eastAsiaTheme="majorEastAsia" w:hAnsiTheme="majorHAnsi" w:cstheme="majorBidi"/>
      <w:i/>
      <w:iCs/>
      <w:color w:val="2F5496" w:themeColor="accent1" w:themeShade="BF"/>
    </w:rPr>
  </w:style>
  <w:style w:type="character" w:styleId="Platzhaltertext">
    <w:name w:val="Placeholder Text"/>
    <w:basedOn w:val="Absatz-Standardschriftart"/>
    <w:uiPriority w:val="99"/>
    <w:semiHidden/>
    <w:rsid w:val="008310C6"/>
    <w:rPr>
      <w:color w:val="808080"/>
    </w:rPr>
  </w:style>
  <w:style w:type="paragraph" w:customStyle="1" w:styleId="CitaviBibliographyEntry">
    <w:name w:val="Citavi Bibliography Entry"/>
    <w:basedOn w:val="Standard"/>
    <w:link w:val="CitaviBibliographyEntryZchn"/>
    <w:uiPriority w:val="99"/>
    <w:rsid w:val="008310C6"/>
    <w:pPr>
      <w:tabs>
        <w:tab w:val="left" w:pos="397"/>
      </w:tabs>
      <w:spacing w:after="0"/>
      <w:ind w:left="397" w:hanging="397"/>
    </w:pPr>
  </w:style>
  <w:style w:type="character" w:customStyle="1" w:styleId="ListenabsatzZchn">
    <w:name w:val="Listenabsatz Zchn"/>
    <w:basedOn w:val="Absatz-Standardschriftart"/>
    <w:link w:val="Listenabsatz"/>
    <w:uiPriority w:val="34"/>
    <w:rsid w:val="008310C6"/>
    <w:rPr>
      <w:rFonts w:cstheme="minorHAnsi"/>
    </w:rPr>
  </w:style>
  <w:style w:type="character" w:customStyle="1" w:styleId="CitaviBibliographyEntryZchn">
    <w:name w:val="Citavi Bibliography Entry Zchn"/>
    <w:basedOn w:val="ListenabsatzZchn"/>
    <w:link w:val="CitaviBibliographyEntry"/>
    <w:uiPriority w:val="99"/>
    <w:rsid w:val="008310C6"/>
    <w:rPr>
      <w:rFonts w:cstheme="minorHAnsi"/>
    </w:rPr>
  </w:style>
  <w:style w:type="paragraph" w:customStyle="1" w:styleId="CitaviBibliographyHeading">
    <w:name w:val="Citavi Bibliography Heading"/>
    <w:basedOn w:val="berschrift1"/>
    <w:link w:val="CitaviBibliographyHeadingZchn"/>
    <w:uiPriority w:val="99"/>
    <w:rsid w:val="008310C6"/>
  </w:style>
  <w:style w:type="character" w:customStyle="1" w:styleId="CitaviBibliographyHeadingZchn">
    <w:name w:val="Citavi Bibliography Heading Zchn"/>
    <w:basedOn w:val="ListenabsatzZchn"/>
    <w:link w:val="CitaviBibliographyHeading"/>
    <w:uiPriority w:val="99"/>
    <w:rsid w:val="008310C6"/>
    <w:rPr>
      <w:rFonts w:asciiTheme="majorHAnsi" w:hAnsiTheme="majorHAnsi" w:cstheme="majorHAnsi"/>
      <w:b/>
      <w:bCs/>
      <w:sz w:val="32"/>
      <w:szCs w:val="32"/>
    </w:rPr>
  </w:style>
  <w:style w:type="paragraph" w:customStyle="1" w:styleId="CitaviChapterBibliographyHeading">
    <w:name w:val="Citavi Chapter Bibliography Heading"/>
    <w:basedOn w:val="berschrift2"/>
    <w:link w:val="CitaviChapterBibliographyHeadingZchn"/>
    <w:uiPriority w:val="99"/>
    <w:rsid w:val="008310C6"/>
  </w:style>
  <w:style w:type="character" w:customStyle="1" w:styleId="CitaviChapterBibliographyHeadingZchn">
    <w:name w:val="Citavi Chapter Bibliography Heading Zchn"/>
    <w:basedOn w:val="ListenabsatzZchn"/>
    <w:link w:val="CitaviChapterBibliographyHeading"/>
    <w:uiPriority w:val="99"/>
    <w:rsid w:val="008310C6"/>
    <w:rPr>
      <w:rFonts w:asciiTheme="majorHAnsi" w:hAnsiTheme="majorHAnsi" w:cstheme="majorHAnsi"/>
      <w:b/>
      <w:bCs/>
      <w:sz w:val="26"/>
      <w:szCs w:val="26"/>
    </w:rPr>
  </w:style>
  <w:style w:type="paragraph" w:customStyle="1" w:styleId="CitaviBibliographySubheading1">
    <w:name w:val="Citavi Bibliography Subheading 1"/>
    <w:basedOn w:val="berschrift2"/>
    <w:link w:val="CitaviBibliographySubheading1Zchn"/>
    <w:uiPriority w:val="99"/>
    <w:rsid w:val="008310C6"/>
    <w:pPr>
      <w:numPr>
        <w:ilvl w:val="0"/>
        <w:numId w:val="0"/>
      </w:numPr>
      <w:ind w:left="2160" w:hanging="360"/>
      <w:outlineLvl w:val="9"/>
    </w:pPr>
  </w:style>
  <w:style w:type="character" w:customStyle="1" w:styleId="CitaviBibliographySubheading1Zchn">
    <w:name w:val="Citavi Bibliography Subheading 1 Zchn"/>
    <w:basedOn w:val="ListenabsatzZchn"/>
    <w:link w:val="CitaviBibliographySubheading1"/>
    <w:uiPriority w:val="99"/>
    <w:rsid w:val="008310C6"/>
    <w:rPr>
      <w:rFonts w:asciiTheme="majorHAnsi" w:hAnsiTheme="majorHAnsi" w:cstheme="majorHAnsi"/>
      <w:b/>
      <w:bCs/>
      <w:sz w:val="26"/>
      <w:szCs w:val="26"/>
    </w:rPr>
  </w:style>
  <w:style w:type="paragraph" w:customStyle="1" w:styleId="CitaviBibliographySubheading2">
    <w:name w:val="Citavi Bibliography Subheading 2"/>
    <w:basedOn w:val="berschrift3"/>
    <w:link w:val="CitaviBibliographySubheading2Zchn"/>
    <w:uiPriority w:val="99"/>
    <w:rsid w:val="008310C6"/>
    <w:pPr>
      <w:numPr>
        <w:ilvl w:val="0"/>
        <w:numId w:val="0"/>
      </w:numPr>
      <w:ind w:left="2160" w:hanging="360"/>
      <w:outlineLvl w:val="9"/>
    </w:pPr>
  </w:style>
  <w:style w:type="character" w:customStyle="1" w:styleId="CitaviBibliographySubheading2Zchn">
    <w:name w:val="Citavi Bibliography Subheading 2 Zchn"/>
    <w:basedOn w:val="ListenabsatzZchn"/>
    <w:link w:val="CitaviBibliographySubheading2"/>
    <w:uiPriority w:val="99"/>
    <w:rsid w:val="008310C6"/>
    <w:rPr>
      <w:rFonts w:asciiTheme="majorHAnsi" w:hAnsiTheme="majorHAnsi" w:cstheme="majorHAnsi"/>
      <w:b/>
      <w:bCs/>
      <w:sz w:val="24"/>
      <w:szCs w:val="24"/>
    </w:rPr>
  </w:style>
  <w:style w:type="paragraph" w:customStyle="1" w:styleId="CitaviBibliographySubheading3">
    <w:name w:val="Citavi Bibliography Subheading 3"/>
    <w:basedOn w:val="berschrift4"/>
    <w:link w:val="CitaviBibliographySubheading3Zchn"/>
    <w:uiPriority w:val="99"/>
    <w:rsid w:val="008310C6"/>
    <w:pPr>
      <w:ind w:left="2160" w:hanging="360"/>
      <w:outlineLvl w:val="9"/>
    </w:pPr>
  </w:style>
  <w:style w:type="character" w:customStyle="1" w:styleId="CitaviBibliographySubheading3Zchn">
    <w:name w:val="Citavi Bibliography Subheading 3 Zchn"/>
    <w:basedOn w:val="ListenabsatzZchn"/>
    <w:link w:val="CitaviBibliographySubheading3"/>
    <w:uiPriority w:val="99"/>
    <w:rsid w:val="008310C6"/>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8310C6"/>
    <w:pPr>
      <w:ind w:left="2160" w:hanging="360"/>
      <w:outlineLvl w:val="9"/>
    </w:pPr>
  </w:style>
  <w:style w:type="character" w:customStyle="1" w:styleId="CitaviBibliographySubheading4Zchn">
    <w:name w:val="Citavi Bibliography Subheading 4 Zchn"/>
    <w:basedOn w:val="ListenabsatzZchn"/>
    <w:link w:val="CitaviBibliographySubheading4"/>
    <w:uiPriority w:val="99"/>
    <w:rsid w:val="008310C6"/>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8310C6"/>
    <w:pPr>
      <w:ind w:left="2160" w:hanging="360"/>
      <w:outlineLvl w:val="9"/>
    </w:pPr>
  </w:style>
  <w:style w:type="character" w:customStyle="1" w:styleId="CitaviBibliographySubheading5Zchn">
    <w:name w:val="Citavi Bibliography Subheading 5 Zchn"/>
    <w:basedOn w:val="ListenabsatzZchn"/>
    <w:link w:val="CitaviBibliographySubheading5"/>
    <w:uiPriority w:val="99"/>
    <w:rsid w:val="008310C6"/>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8310C6"/>
    <w:pPr>
      <w:ind w:left="2160" w:hanging="360"/>
      <w:outlineLvl w:val="9"/>
    </w:pPr>
  </w:style>
  <w:style w:type="character" w:customStyle="1" w:styleId="CitaviBibliographySubheading6Zchn">
    <w:name w:val="Citavi Bibliography Subheading 6 Zchn"/>
    <w:basedOn w:val="ListenabsatzZchn"/>
    <w:link w:val="CitaviBibliographySubheading6"/>
    <w:uiPriority w:val="99"/>
    <w:rsid w:val="008310C6"/>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8310C6"/>
    <w:pPr>
      <w:ind w:left="2160" w:hanging="360"/>
      <w:outlineLvl w:val="9"/>
    </w:pPr>
  </w:style>
  <w:style w:type="character" w:customStyle="1" w:styleId="CitaviBibliographySubheading7Zchn">
    <w:name w:val="Citavi Bibliography Subheading 7 Zchn"/>
    <w:basedOn w:val="ListenabsatzZchn"/>
    <w:link w:val="CitaviBibliographySubheading7"/>
    <w:uiPriority w:val="99"/>
    <w:rsid w:val="008310C6"/>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8310C6"/>
    <w:pPr>
      <w:numPr>
        <w:ilvl w:val="2"/>
        <w:numId w:val="10"/>
      </w:numPr>
      <w:outlineLvl w:val="9"/>
    </w:pPr>
  </w:style>
  <w:style w:type="character" w:customStyle="1" w:styleId="CitaviBibliographySubheading8Zchn">
    <w:name w:val="Citavi Bibliography Subheading 8 Zchn"/>
    <w:basedOn w:val="ListenabsatzZchn"/>
    <w:link w:val="CitaviBibliographySubheading8"/>
    <w:uiPriority w:val="99"/>
    <w:rsid w:val="008310C6"/>
    <w:rPr>
      <w:rFonts w:asciiTheme="majorHAnsi" w:eastAsiaTheme="majorEastAsia" w:hAnsiTheme="majorHAnsi" w:cstheme="majorBidi"/>
      <w:i/>
      <w:iCs/>
      <w:color w:val="272727" w:themeColor="text1" w:themeTint="D8"/>
      <w:sz w:val="21"/>
      <w:szCs w:val="21"/>
    </w:rPr>
  </w:style>
  <w:style w:type="character" w:styleId="NichtaufgelsteErwhnung">
    <w:name w:val="Unresolved Mention"/>
    <w:basedOn w:val="Absatz-Standardschriftart"/>
    <w:uiPriority w:val="99"/>
    <w:semiHidden/>
    <w:unhideWhenUsed/>
    <w:rsid w:val="0061713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7219208">
      <w:bodyDiv w:val="1"/>
      <w:marLeft w:val="0"/>
      <w:marRight w:val="0"/>
      <w:marTop w:val="0"/>
      <w:marBottom w:val="0"/>
      <w:divBdr>
        <w:top w:val="none" w:sz="0" w:space="0" w:color="auto"/>
        <w:left w:val="none" w:sz="0" w:space="0" w:color="auto"/>
        <w:bottom w:val="none" w:sz="0" w:space="0" w:color="auto"/>
        <w:right w:val="none" w:sz="0" w:space="0" w:color="auto"/>
      </w:divBdr>
    </w:div>
    <w:div w:id="606042553">
      <w:bodyDiv w:val="1"/>
      <w:marLeft w:val="0"/>
      <w:marRight w:val="0"/>
      <w:marTop w:val="0"/>
      <w:marBottom w:val="0"/>
      <w:divBdr>
        <w:top w:val="none" w:sz="0" w:space="0" w:color="auto"/>
        <w:left w:val="none" w:sz="0" w:space="0" w:color="auto"/>
        <w:bottom w:val="none" w:sz="0" w:space="0" w:color="auto"/>
        <w:right w:val="none" w:sz="0" w:space="0" w:color="auto"/>
      </w:divBdr>
    </w:div>
    <w:div w:id="1595046411">
      <w:bodyDiv w:val="1"/>
      <w:marLeft w:val="0"/>
      <w:marRight w:val="0"/>
      <w:marTop w:val="0"/>
      <w:marBottom w:val="0"/>
      <w:divBdr>
        <w:top w:val="none" w:sz="0" w:space="0" w:color="auto"/>
        <w:left w:val="none" w:sz="0" w:space="0" w:color="auto"/>
        <w:bottom w:val="none" w:sz="0" w:space="0" w:color="auto"/>
        <w:right w:val="none" w:sz="0" w:space="0" w:color="auto"/>
      </w:divBdr>
    </w:div>
    <w:div w:id="1819226884">
      <w:bodyDiv w:val="1"/>
      <w:marLeft w:val="0"/>
      <w:marRight w:val="0"/>
      <w:marTop w:val="0"/>
      <w:marBottom w:val="0"/>
      <w:divBdr>
        <w:top w:val="none" w:sz="0" w:space="0" w:color="auto"/>
        <w:left w:val="none" w:sz="0" w:space="0" w:color="auto"/>
        <w:bottom w:val="none" w:sz="0" w:space="0" w:color="auto"/>
        <w:right w:val="none" w:sz="0" w:space="0" w:color="auto"/>
      </w:divBdr>
    </w:div>
    <w:div w:id="1964387048">
      <w:bodyDiv w:val="1"/>
      <w:marLeft w:val="0"/>
      <w:marRight w:val="0"/>
      <w:marTop w:val="0"/>
      <w:marBottom w:val="0"/>
      <w:divBdr>
        <w:top w:val="none" w:sz="0" w:space="0" w:color="auto"/>
        <w:left w:val="none" w:sz="0" w:space="0" w:color="auto"/>
        <w:bottom w:val="none" w:sz="0" w:space="0" w:color="auto"/>
        <w:right w:val="none" w:sz="0" w:space="0" w:color="auto"/>
      </w:divBdr>
      <w:divsChild>
        <w:div w:id="931625428">
          <w:marLeft w:val="0"/>
          <w:marRight w:val="0"/>
          <w:marTop w:val="0"/>
          <w:marBottom w:val="0"/>
          <w:divBdr>
            <w:top w:val="none" w:sz="0" w:space="0" w:color="auto"/>
            <w:left w:val="none" w:sz="0" w:space="0" w:color="auto"/>
            <w:bottom w:val="none" w:sz="0" w:space="0" w:color="auto"/>
            <w:right w:val="none" w:sz="0" w:space="0" w:color="auto"/>
          </w:divBdr>
          <w:divsChild>
            <w:div w:id="1472363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338CEE95-7FD5-4908-9CC2-648B6D5DED5F}"/>
      </w:docPartPr>
      <w:docPartBody>
        <w:p w:rsidR="00E60D8C" w:rsidRDefault="009B61A5">
          <w:r w:rsidRPr="00AD541F">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61A5"/>
    <w:rsid w:val="005469AC"/>
    <w:rsid w:val="008819F6"/>
    <w:rsid w:val="00995E84"/>
    <w:rsid w:val="009B61A5"/>
    <w:rsid w:val="00AD5651"/>
    <w:rsid w:val="00CE1A7C"/>
    <w:rsid w:val="00E60D8C"/>
    <w:rsid w:val="00F35F2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9B61A5"/>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D595C2D-819A-4241-A0FF-055C847D37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22973</Words>
  <Characters>144732</Characters>
  <Application>Microsoft Office Word</Application>
  <DocSecurity>0</DocSecurity>
  <Lines>1206</Lines>
  <Paragraphs>33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673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 Brennecke</dc:creator>
  <cp:keywords/>
  <dc:description/>
  <cp:lastModifiedBy>Richard Brennecke</cp:lastModifiedBy>
  <cp:revision>1237</cp:revision>
  <cp:lastPrinted>2021-08-25T12:08:00Z</cp:lastPrinted>
  <dcterms:created xsi:type="dcterms:W3CDTF">2021-07-07T08:34:00Z</dcterms:created>
  <dcterms:modified xsi:type="dcterms:W3CDTF">2021-09-07T1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WineVisualisierung</vt:lpwstr>
  </property>
  <property fmtid="{D5CDD505-2E9C-101B-9397-08002B2CF9AE}" pid="3" name="CitaviDocumentProperty_0">
    <vt:lpwstr>4bc23652-f508-41ec-a08f-b84e0894821f</vt:lpwstr>
  </property>
  <property fmtid="{D5CDD505-2E9C-101B-9397-08002B2CF9AE}" pid="4" name="CitaviDocumentProperty_6">
    <vt:lpwstr>False</vt:lpwstr>
  </property>
  <property fmtid="{D5CDD505-2E9C-101B-9397-08002B2CF9AE}" pid="5" name="CitaviDocumentProperty_1">
    <vt:lpwstr>6.10.0.0</vt:lpwstr>
  </property>
  <property fmtid="{D5CDD505-2E9C-101B-9397-08002B2CF9AE}" pid="6" name="CitaviDocumentProperty_8">
    <vt:lpwstr>CloudProjectKey=qjj0cdrfegmgm59vqwwretqkz32dl434n2bqw3y7xk35hy7; ProjectName=WineVisualisierung</vt:lpwstr>
  </property>
</Properties>
</file>